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Haikun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513F30E3" w14:textId="210C5788" w:rsidR="00461CAF" w:rsidRDefault="005A0AC6" w:rsidP="00760FB4">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r w:rsidR="00127C87">
        <w:t>,</w:t>
      </w:r>
      <w:r w:rsidR="005C2A91">
        <w:t xml:space="preserve"> </w:t>
      </w:r>
      <w:r w:rsidR="00127C87">
        <w:t>however</w:t>
      </w:r>
      <w:r w:rsidR="005C2A91">
        <w:t xml:space="preserve">, </w:t>
      </w:r>
      <w:r w:rsidR="00026AA4">
        <w:t xml:space="preserve">can estimate </w:t>
      </w:r>
      <w:r w:rsidR="00D34B2A">
        <w:t xml:space="preserve">stochastic </w:t>
      </w:r>
      <w:r w:rsidR="005C2A91">
        <w:t>variation</w:t>
      </w:r>
      <w:r w:rsidR="00D34B2A">
        <w:t>s</w:t>
      </w:r>
      <w:r w:rsidR="005C2A91">
        <w:t xml:space="preserve"> in surviva</w:t>
      </w:r>
      <w:r w:rsidR="00026AA4">
        <w:t>l</w:t>
      </w:r>
      <w:r w:rsidR="0068431C">
        <w:t>. These survival deviations are generally treated as independent by age and year, despite our understanding that many population processes can be autocorrelated and that not accounting for autocorrelation in stock assessments can result in notable bias. Further,</w:t>
      </w:r>
      <w:r w:rsidR="00026AA4">
        <w:t xml:space="preserve"> </w:t>
      </w:r>
      <w:r w:rsidR="0068431C">
        <w:t xml:space="preserve">the survival deviations </w:t>
      </w:r>
      <w:r w:rsidR="00026AA4">
        <w:t xml:space="preserve">represent variability in some </w:t>
      </w:r>
      <w:r w:rsidR="0068431C">
        <w:t xml:space="preserve">ambiguous </w:t>
      </w:r>
      <w:r w:rsidR="00026AA4">
        <w:t>combination of natural mortality</w:t>
      </w:r>
      <w:r w:rsidR="00F9438F">
        <w:t xml:space="preserve"> (</w:t>
      </w:r>
      <w:r w:rsidR="00F9438F" w:rsidRPr="00F9438F">
        <w:rPr>
          <w:i/>
          <w:iCs/>
        </w:rPr>
        <w:t>M</w:t>
      </w:r>
      <w:r w:rsidR="00F9438F">
        <w:t>)</w:t>
      </w:r>
      <w:r w:rsidR="00026AA4">
        <w:t xml:space="preserve">, fishing mortality, and migration. </w:t>
      </w:r>
      <w:r w:rsidR="0068431C">
        <w:t xml:space="preserve">We address these concerns, as well as the strong retrospective pattern found in the last assessment of Southern New England yellowtail flounder </w:t>
      </w:r>
      <w:r w:rsidR="0068431C">
        <w:rPr>
          <w:lang w:eastAsia="zh-CN"/>
        </w:rPr>
        <w:t>(</w:t>
      </w:r>
      <w:proofErr w:type="spellStart"/>
      <w:r w:rsidR="0068431C" w:rsidRPr="00DB6BFB">
        <w:rPr>
          <w:i/>
          <w:iCs/>
          <w:lang w:eastAsia="zh-CN"/>
        </w:rPr>
        <w:t>Limanda</w:t>
      </w:r>
      <w:proofErr w:type="spellEnd"/>
      <w:r w:rsidR="0068431C" w:rsidRPr="00DB6BFB">
        <w:rPr>
          <w:i/>
          <w:iCs/>
          <w:lang w:eastAsia="zh-CN"/>
        </w:rPr>
        <w:t xml:space="preserve"> </w:t>
      </w:r>
      <w:proofErr w:type="spellStart"/>
      <w:r w:rsidR="0068431C" w:rsidRPr="00DB6BFB">
        <w:rPr>
          <w:i/>
          <w:iCs/>
          <w:lang w:eastAsia="zh-CN"/>
        </w:rPr>
        <w:t>ferruginea</w:t>
      </w:r>
      <w:proofErr w:type="spellEnd"/>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 xml:space="preserve">autocorrelation 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15C30">
        <w:t xml:space="preserve">2 </w:t>
      </w:r>
      <m:oMath>
        <m:r>
          <w:rPr>
            <w:rFonts w:ascii="Cambria Math" w:hAnsi="Cambria Math"/>
          </w:rPr>
          <m:t>±</m:t>
        </m:r>
      </m:oMath>
      <w:r w:rsidR="00815C30">
        <w:t xml:space="preserve"> </w:t>
      </w:r>
      <w:r w:rsidR="002C4BF4">
        <w:rPr>
          <w:lang w:eastAsia="zh-CN"/>
        </w:rPr>
        <w:t>0.10</w:t>
      </w:r>
      <w:r w:rsidR="00815C30">
        <w:rPr>
          <w:lang w:eastAsia="zh-CN"/>
        </w:rPr>
        <w:t xml:space="preserve">, </w:t>
      </w:r>
      <w:r w:rsidR="00815C30" w:rsidRPr="00815C30">
        <w:rPr>
          <w:lang w:eastAsia="zh-CN"/>
        </w:rPr>
        <w:t xml:space="preserve">0.47 </w:t>
      </w:r>
      <m:oMath>
        <m:r>
          <w:rPr>
            <w:rFonts w:ascii="Cambria Math" w:hAnsi="Cambria Math"/>
          </w:rPr>
          <m:t>±</m:t>
        </m:r>
      </m:oMath>
      <w:r w:rsidR="00815C30">
        <w:t xml:space="preserve"> </w:t>
      </w:r>
      <w:r w:rsidR="00815C30" w:rsidRPr="00815C30">
        <w:rPr>
          <w:lang w:eastAsia="zh-CN"/>
        </w:rPr>
        <w:t>0.21</w:t>
      </w:r>
      <w:r w:rsidR="00815C30">
        <w:rPr>
          <w:lang w:eastAsia="zh-CN"/>
        </w:rPr>
        <w:t>)</w:t>
      </w:r>
      <w:r w:rsidR="001E0D06">
        <w:t xml:space="preserve"> </w:t>
      </w:r>
      <w:r w:rsidR="00A41F2A">
        <w:t>and</w:t>
      </w:r>
      <w:r w:rsidR="00815C30">
        <w:t xml:space="preserve"> ages</w:t>
      </w:r>
      <w:r w:rsidR="002C4BF4">
        <w:t xml:space="preserve"> (0.3</w:t>
      </w:r>
      <w:r w:rsidR="00815C30">
        <w:t xml:space="preserve">4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 xml:space="preserve">0.39 </w:t>
      </w:r>
      <m:oMath>
        <m:r>
          <w:rPr>
            <w:rFonts w:ascii="Cambria Math" w:hAnsi="Cambria Math"/>
          </w:rPr>
          <m:t>±</m:t>
        </m:r>
      </m:oMath>
      <w:r w:rsidR="00815C30">
        <w:t xml:space="preserve"> </w:t>
      </w:r>
      <w:r w:rsidR="00815C30" w:rsidRPr="00815C30">
        <w:rPr>
          <w:lang w:eastAsia="zh-CN"/>
        </w:rPr>
        <w:t>0.14)</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the 2D </w:t>
      </w:r>
      <w:proofErr w:type="gramStart"/>
      <w:r w:rsidR="00815C30">
        <w:rPr>
          <w:lang w:eastAsia="zh-CN"/>
        </w:rPr>
        <w:t>AR(</w:t>
      </w:r>
      <w:proofErr w:type="gramEnd"/>
      <w:r w:rsidR="00815C30">
        <w:rPr>
          <w:lang w:eastAsia="zh-CN"/>
        </w:rPr>
        <w:t xml:space="preserve">1) </w:t>
      </w:r>
      <w:r w:rsidR="00F9438F">
        <w:rPr>
          <w:lang w:eastAsia="zh-CN"/>
        </w:rPr>
        <w:t>smoother</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ted the data better </w:t>
      </w:r>
      <w:r w:rsidR="00760FB4">
        <w:rPr>
          <w:lang w:eastAsia="zh-CN"/>
        </w:rPr>
        <w:t xml:space="preserve">and </w:t>
      </w:r>
      <w:ins w:id="3" w:author="Haikun Xu" w:date="2020-08-07T16:07:00Z">
        <w:r w:rsidR="00CB2EEF">
          <w:rPr>
            <w:lang w:eastAsia="zh-CN"/>
          </w:rPr>
          <w:t xml:space="preserve">had </w:t>
        </w:r>
      </w:ins>
      <w:r w:rsidR="00760FB4">
        <w:rPr>
          <w:lang w:eastAsia="zh-CN"/>
        </w:rPr>
        <w:t xml:space="preserve">reduced </w:t>
      </w:r>
      <w:del w:id="4" w:author="Haikun Xu" w:date="2020-08-07T16:07:00Z">
        <w:r w:rsidR="00760FB4" w:rsidDel="00CB2EEF">
          <w:rPr>
            <w:lang w:eastAsia="zh-CN"/>
          </w:rPr>
          <w:delText xml:space="preserve">the </w:delText>
        </w:r>
      </w:del>
      <w:r w:rsidR="00760FB4">
        <w:rPr>
          <w:lang w:eastAsia="zh-CN"/>
        </w:rPr>
        <w:t xml:space="preserve">retrospective pattern (lower AIC and </w:t>
      </w:r>
      <w:proofErr w:type="spellStart"/>
      <w:r w:rsidR="00760FB4">
        <w:rPr>
          <w:lang w:eastAsia="zh-CN"/>
        </w:rPr>
        <w:t>Mohn’s</w:t>
      </w:r>
      <w:proofErr w:type="spellEnd"/>
      <w:r w:rsidR="00760FB4">
        <w:rPr>
          <w:lang w:eastAsia="zh-CN"/>
        </w:rPr>
        <w:t xml:space="preserve"> </w:t>
      </w:r>
      <m:oMath>
        <m:r>
          <w:rPr>
            <w:rFonts w:ascii="Cambria Math" w:hAnsi="Cambria Math"/>
            <w:lang w:eastAsia="zh-CN"/>
          </w:rPr>
          <m:t>ρ</m:t>
        </m:r>
      </m:oMath>
      <w:r w:rsidR="00760FB4">
        <w:rPr>
          <w:lang w:eastAsia="zh-CN"/>
        </w:rPr>
        <w:t>)</w:t>
      </w:r>
      <w:r w:rsidR="00F9438F">
        <w:rPr>
          <w:lang w:eastAsia="zh-CN"/>
        </w:rPr>
        <w:t>. T</w:t>
      </w:r>
      <w:r w:rsidR="00815C30">
        <w:rPr>
          <w:lang w:eastAsia="zh-CN"/>
        </w:rPr>
        <w:t xml:space="preserve">he </w:t>
      </w:r>
      <w:commentRangeStart w:id="5"/>
      <w:r w:rsidR="00F9438F">
        <w:rPr>
          <w:lang w:eastAsia="zh-CN"/>
        </w:rPr>
        <w:t>best</w:t>
      </w:r>
      <w:commentRangeEnd w:id="5"/>
      <w:r w:rsidR="00CB2EEF">
        <w:rPr>
          <w:rStyle w:val="CommentReference"/>
          <w:rFonts w:eastAsiaTheme="minorEastAsia"/>
          <w:lang w:eastAsia="zh-CN"/>
        </w:rPr>
        <w:commentReference w:id="5"/>
      </w:r>
      <w:r w:rsidR="00F9438F">
        <w:rPr>
          <w:lang w:eastAsia="zh-CN"/>
        </w:rPr>
        <w:t xml:space="preserve"> </w:t>
      </w:r>
      <w:r w:rsidR="00815C30">
        <w:rPr>
          <w:lang w:eastAsia="zh-CN"/>
        </w:rPr>
        <w:t xml:space="preserve">retrospective pattern was achieved by </w:t>
      </w:r>
      <w:r w:rsidR="00F9438F">
        <w:rPr>
          <w:lang w:eastAsia="zh-CN"/>
        </w:rPr>
        <w:t xml:space="preserve">simultaneously </w:t>
      </w:r>
      <w:r w:rsidR="00815C30">
        <w:rPr>
          <w:lang w:eastAsia="zh-CN"/>
        </w:rPr>
        <w:t>including</w:t>
      </w:r>
      <w:r w:rsidR="00F9438F">
        <w:rPr>
          <w:lang w:eastAsia="zh-CN"/>
        </w:rPr>
        <w:t xml:space="preserve"> 2D </w:t>
      </w:r>
      <w:proofErr w:type="gramStart"/>
      <w:r w:rsidR="00F9438F">
        <w:rPr>
          <w:lang w:eastAsia="zh-CN"/>
        </w:rPr>
        <w:t>AR(</w:t>
      </w:r>
      <w:proofErr w:type="gramEnd"/>
      <w:r w:rsidR="00F9438F">
        <w:rPr>
          <w:lang w:eastAsia="zh-CN"/>
        </w:rPr>
        <w:t xml:space="preserve">1) </w:t>
      </w:r>
      <w:r w:rsidR="00F9438F" w:rsidRPr="00F9438F">
        <w:rPr>
          <w:i/>
          <w:iCs/>
        </w:rPr>
        <w:t>M</w:t>
      </w:r>
      <w:r w:rsidR="00F9438F">
        <w:rPr>
          <w:lang w:eastAsia="zh-CN"/>
        </w:rPr>
        <w:t xml:space="preserve"> deviations and </w:t>
      </w:r>
      <w:r w:rsidR="00815C30">
        <w:rPr>
          <w:lang w:eastAsia="zh-CN"/>
        </w:rPr>
        <w:t xml:space="preserve">independent </w:t>
      </w:r>
      <w:r w:rsidR="00F9438F">
        <w:rPr>
          <w:lang w:eastAsia="zh-CN"/>
        </w:rPr>
        <w:t xml:space="preserve">survival deviations. Including an environmental effect on recruitment further improved the retrospective </w:t>
      </w:r>
      <w:commentRangeStart w:id="6"/>
      <w:r w:rsidR="00F9438F">
        <w:rPr>
          <w:lang w:eastAsia="zh-CN"/>
        </w:rPr>
        <w:t>pattern</w:t>
      </w:r>
      <w:commentRangeEnd w:id="6"/>
      <w:r w:rsidR="00CB2EEF">
        <w:rPr>
          <w:rStyle w:val="CommentReference"/>
          <w:rFonts w:eastAsiaTheme="minorEastAsia"/>
          <w:lang w:eastAsia="zh-CN"/>
        </w:rPr>
        <w:commentReference w:id="6"/>
      </w:r>
      <w:r w:rsidR="00F9438F">
        <w:rPr>
          <w:lang w:eastAsia="zh-CN"/>
        </w:rPr>
        <w:t xml:space="preserve"> but to a lesser degree. </w:t>
      </w:r>
      <w:r w:rsidR="00760FB4">
        <w:rPr>
          <w:lang w:eastAsia="zh-CN"/>
        </w:rPr>
        <w:t>Lastly</w:t>
      </w:r>
      <w:r w:rsidR="00F9438F">
        <w:rPr>
          <w:lang w:eastAsia="zh-CN"/>
        </w:rPr>
        <w:t xml:space="preserve">, </w:t>
      </w:r>
      <w:r w:rsidR="00D8012E">
        <w:t>the</w:t>
      </w:r>
      <w:r w:rsidR="007F62AA">
        <w:t xml:space="preserve"> </w:t>
      </w:r>
      <w:r w:rsidR="00F9438F">
        <w:t xml:space="preserve">2D </w:t>
      </w:r>
      <w:proofErr w:type="gramStart"/>
      <w:r w:rsidR="00F9438F">
        <w:t>AR(</w:t>
      </w:r>
      <w:proofErr w:type="gramEnd"/>
      <w:r w:rsidR="00F9438F">
        <w:t xml:space="preserve">1) smoother </w:t>
      </w:r>
      <w:r w:rsidR="00A41F2A">
        <w:t>altered</w:t>
      </w:r>
      <w:r w:rsidR="00EC722C">
        <w:t xml:space="preserve"> estimates of spawning </w:t>
      </w:r>
      <w:r w:rsidR="00760FB4">
        <w:t xml:space="preserve">stock </w:t>
      </w:r>
      <w:r w:rsidR="00EC722C">
        <w:t>biomass</w:t>
      </w:r>
      <w:r w:rsidR="00760FB4">
        <w:t xml:space="preserve"> (SSB)</w:t>
      </w:r>
      <w:r w:rsidR="00A41F2A">
        <w:t xml:space="preserve"> and fishing mortality</w:t>
      </w:r>
      <w:r w:rsidR="00A721A7">
        <w:t xml:space="preserve"> </w:t>
      </w:r>
      <w:r w:rsidR="007F62AA">
        <w:t xml:space="preserve">by </w:t>
      </w:r>
      <w:r w:rsidR="00F9438F">
        <w:t xml:space="preserve">around 15% in model years and </w:t>
      </w:r>
      <w:commentRangeStart w:id="7"/>
      <w:r w:rsidR="00F9438F">
        <w:t>30% in short-term projection years</w:t>
      </w:r>
      <w:commentRangeEnd w:id="7"/>
      <w:r w:rsidR="00977ECA">
        <w:rPr>
          <w:rStyle w:val="CommentReference"/>
          <w:rFonts w:eastAsiaTheme="minorEastAsia"/>
          <w:lang w:eastAsia="zh-CN"/>
        </w:rPr>
        <w:commentReference w:id="7"/>
      </w:r>
      <w:r w:rsidR="00F9438F">
        <w:t xml:space="preserve">. We conclude that </w:t>
      </w:r>
      <w:r w:rsidR="00760FB4">
        <w:t>incorpora</w:t>
      </w:r>
      <w:bookmarkStart w:id="8" w:name="_GoBack"/>
      <w:bookmarkEnd w:id="8"/>
      <w:r w:rsidR="00760FB4">
        <w:t xml:space="preserve">ting 2D autocorrelated variation in survival, </w:t>
      </w:r>
      <w:r w:rsidR="00760FB4" w:rsidRPr="00760FB4">
        <w:rPr>
          <w:i/>
          <w:iCs/>
        </w:rPr>
        <w:t>M</w:t>
      </w:r>
      <w:r w:rsidR="00760FB4">
        <w:rPr>
          <w:lang w:eastAsia="zh-CN"/>
        </w:rPr>
        <w:t xml:space="preserve">, or both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ins w:id="9" w:author="Haikun Xu" w:date="2020-08-07T16:09:00Z">
        <w:r w:rsidR="00977ECA">
          <w:rPr>
            <w:lang w:eastAsia="zh-CN"/>
          </w:rPr>
          <w:t>t</w:t>
        </w:r>
      </w:ins>
      <w:ins w:id="10" w:author="Haikun Xu" w:date="2020-08-07T16:10:00Z">
        <w:r w:rsidR="00977ECA">
          <w:rPr>
            <w:lang w:eastAsia="zh-CN"/>
          </w:rPr>
          <w:t>he accuracy</w:t>
        </w:r>
      </w:ins>
      <w:del w:id="11" w:author="Haikun Xu" w:date="2020-08-07T16:10:00Z">
        <w:r w:rsidR="003B3D56" w:rsidDel="00977ECA">
          <w:rPr>
            <w:lang w:eastAsia="zh-CN"/>
          </w:rPr>
          <w:delText>reliab</w:delText>
        </w:r>
        <w:r w:rsidR="00760FB4" w:rsidDel="00977ECA">
          <w:rPr>
            <w:lang w:eastAsia="zh-CN"/>
          </w:rPr>
          <w:delText>le prediction</w:delText>
        </w:r>
      </w:del>
      <w:r w:rsidR="00760FB4">
        <w:rPr>
          <w:lang w:eastAsia="zh-CN"/>
        </w:rPr>
        <w:t xml:space="preserve"> of</w:t>
      </w:r>
      <w:r w:rsidR="003B3D56">
        <w:rPr>
          <w:lang w:eastAsia="zh-CN"/>
        </w:rPr>
        <w:t xml:space="preserve"> SSB</w:t>
      </w:r>
      <w:ins w:id="12" w:author="Haikun Xu" w:date="2020-08-07T16:10:00Z">
        <w:r w:rsidR="00977ECA">
          <w:rPr>
            <w:lang w:eastAsia="zh-CN"/>
          </w:rPr>
          <w:t xml:space="preserve"> projection</w:t>
        </w:r>
      </w:ins>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684E54C"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13" w:name="OLE_LINK10"/>
      <w:bookmarkStart w:id="1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13"/>
      <w:bookmarkEnd w:id="1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opulation 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r w:rsidR="00450312">
        <w:fldChar w:fldCharType="end"/>
      </w:r>
      <w:r w:rsidR="00911727" w:rsidRPr="009A4919">
        <w:t xml:space="preserve">. </w:t>
      </w:r>
      <w:commentRangeStart w:id="15"/>
      <w:r w:rsidR="00E04F59">
        <w:t xml:space="preserve">To date, </w:t>
      </w:r>
      <w:r w:rsidR="000C6C06">
        <w:t xml:space="preserve">u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commentRangeEnd w:id="15"/>
      <w:r w:rsidR="00D2073D">
        <w:rPr>
          <w:rStyle w:val="CommentReference"/>
          <w:rFonts w:eastAsiaTheme="minorEastAsia"/>
          <w:lang w:eastAsia="zh-CN"/>
        </w:rPr>
        <w:commentReference w:id="15"/>
      </w:r>
      <w:r w:rsidR="00E04F59">
        <w:t>.</w:t>
      </w:r>
      <w:r w:rsidR="00911727" w:rsidRPr="009A4919">
        <w:t xml:space="preserve"> </w:t>
      </w:r>
      <w:r w:rsidR="008F0EEC">
        <w:t xml:space="preserve">One exception is </w:t>
      </w:r>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r w:rsidR="00D66D6D">
        <w:t xml:space="preserve">However, </w:t>
      </w:r>
      <w:proofErr w:type="spellStart"/>
      <w:r w:rsidR="00D66D6D">
        <w:t>Cadigan</w:t>
      </w:r>
      <w:proofErr w:type="spellEnd"/>
      <w:r w:rsidR="00D66D6D">
        <w:t xml:space="preserve"> (201</w:t>
      </w:r>
      <w:r w:rsidR="00882D03">
        <w:t>6</w:t>
      </w:r>
      <w:r w:rsidR="00D66D6D">
        <w:t xml:space="preserve">) did not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9EB05C4"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w:t>
      </w:r>
      <w:r w:rsidRPr="009A4919">
        <w:rPr>
          <w:lang w:eastAsia="zh-CN"/>
        </w:rPr>
        <w:lastRenderedPageBreak/>
        <w:t xml:space="preserve">1990s and since then all stocks have experienced some recovery </w:t>
      </w:r>
      <w:r w:rsidR="00450312" w:rsidRPr="009A4919">
        <w:rPr>
          <w:lang w:eastAsia="zh-CN"/>
        </w:rPr>
        <w:fldChar w:fldCharType="begin"/>
      </w:r>
      <w:r w:rsidR="004E092F">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450312" w:rsidRPr="009A4919">
        <w:rPr>
          <w:lang w:eastAsia="zh-CN"/>
        </w:rPr>
        <w:fldChar w:fldCharType="separate"/>
      </w:r>
      <w:r w:rsidR="004E092F">
        <w:rPr>
          <w:noProof/>
          <w:lang w:eastAsia="zh-CN"/>
        </w:rPr>
        <w:t>(Stone et al. 2004)</w:t>
      </w:r>
      <w:r w:rsidR="00450312" w:rsidRPr="009A4919">
        <w:rPr>
          <w:lang w:eastAsia="zh-CN"/>
        </w:rPr>
        <w:fldChar w:fldCharType="end"/>
      </w:r>
      <w:r w:rsidRPr="009A4919">
        <w:rPr>
          <w:lang w:eastAsia="zh-CN"/>
        </w:rPr>
        <w:t xml:space="preserve">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9B2FCA">
        <w:rPr>
          <w:lang w:eastAsia="zh-CN"/>
        </w:rPr>
        <w:t xml:space="preserve">of </w:t>
      </w:r>
      <w:r w:rsidR="0023707F">
        <w:rPr>
          <w:lang w:eastAsia="zh-CN"/>
        </w:rPr>
        <w:t>spawning stock biomass (</w:t>
      </w:r>
      <w:r w:rsidR="00C64632" w:rsidRPr="009A4919">
        <w:rPr>
          <w:lang w:eastAsia="zh-CN"/>
        </w:rPr>
        <w:t>SSB</w:t>
      </w:r>
      <w:r w:rsidR="0023707F">
        <w:rPr>
          <w:lang w:eastAsia="zh-CN"/>
        </w:rPr>
        <w:t>)</w:t>
      </w:r>
      <w:r w:rsidR="00C64632" w:rsidRPr="009A4919">
        <w:rPr>
          <w:lang w:eastAsia="zh-CN"/>
        </w:rPr>
        <w:t xml:space="preserve"> 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 xml:space="preserve">the </w:t>
      </w:r>
      <w:r w:rsidR="000F6474">
        <w:rPr>
          <w:lang w:eastAsia="zh-CN"/>
        </w:rPr>
        <w:t>strong</w:t>
      </w:r>
      <w:r w:rsidR="00DD3F78">
        <w:rPr>
          <w:lang w:eastAsia="zh-CN"/>
        </w:rPr>
        <w:t xml:space="preserve"> 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423FE40C"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tock assessment scientists </w:t>
      </w:r>
      <w:r w:rsidR="00A07CD3">
        <w:t xml:space="preserve">sometimes </w:t>
      </w:r>
      <w:r w:rsidR="003E1980">
        <w:t>impos</w:t>
      </w:r>
      <w:r w:rsidR="00F67150">
        <w:t>e</w:t>
      </w:r>
      <w:r w:rsidR="00360CBF">
        <w:t xml:space="preserve"> a temporal trend to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in stock assessment models because it directly influences stock </w:t>
      </w:r>
      <w:r w:rsidR="004D3256" w:rsidRPr="009A4919">
        <w:t>produc</w:t>
      </w:r>
      <w:r w:rsidR="004D3256">
        <w:t>t</w:t>
      </w:r>
      <w:r w:rsidR="004D3256" w:rsidRPr="009A4919">
        <w:t>ivity</w:t>
      </w:r>
      <w:r w:rsidR="004D3256">
        <w:t xml:space="preserve"> and </w:t>
      </w:r>
      <w:r w:rsidR="00F1438F">
        <w:t xml:space="preserve">moreover, </w:t>
      </w:r>
      <w:proofErr w:type="spellStart"/>
      <w:r w:rsidR="004D3256">
        <w:t>m</w:t>
      </w:r>
      <w:r w:rsidR="002770F5">
        <w:t>isspecifying</w:t>
      </w:r>
      <w:proofErr w:type="spellEnd"/>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w:t>
      </w:r>
      <w:r w:rsidR="00C64632" w:rsidRPr="009A4919">
        <w:lastRenderedPageBreak/>
        <w:t xml:space="preserve">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However, </w:t>
      </w:r>
      <w:r w:rsidR="00F70887" w:rsidRPr="00F70887">
        <w:rPr>
          <w:i/>
        </w:rPr>
        <w:t>M</w:t>
      </w:r>
      <w:r w:rsidR="005B15B1">
        <w:t xml:space="preserve"> is</w:t>
      </w:r>
      <w:r w:rsidR="001D58CC">
        <w:t xml:space="preserve"> </w:t>
      </w:r>
      <w:r w:rsidR="00C65CC9">
        <w:t xml:space="preserve">often </w:t>
      </w:r>
      <w:r w:rsidR="00C64632" w:rsidRPr="009A4919">
        <w:t>difficult to estimate</w:t>
      </w:r>
      <w:r w:rsidR="00C65CC9">
        <w:t xml:space="preserve"> accurately</w:t>
      </w:r>
      <w:r w:rsidR="00C64632" w:rsidRPr="009A4919">
        <w:t xml:space="preserve"> in stock assessment models because</w:t>
      </w:r>
      <w:r w:rsidR="00C63E91">
        <w:t xml:space="preserve"> it is confounded </w:t>
      </w:r>
      <w:r w:rsidR="00C64632" w:rsidRPr="009A4919">
        <w:t xml:space="preserve">with </w:t>
      </w:r>
      <w:r w:rsidR="00C63E91">
        <w:t xml:space="preserve">some </w:t>
      </w:r>
      <w:r w:rsidR="00C64632" w:rsidRPr="009A4919">
        <w:t>other parameters</w:t>
      </w:r>
      <w:r w:rsidR="001D58CC">
        <w:t xml:space="preserve"> such as fishing mortality and recruitment</w:t>
      </w:r>
      <w:r w:rsidR="005B15B1">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w:t>
      </w:r>
      <w:proofErr w:type="spellStart"/>
      <w:r w:rsidR="00D60285">
        <w:t>misspecifying</w:t>
      </w:r>
      <w:proofErr w:type="spellEnd"/>
      <w:r w:rsidR="00D60285">
        <w:t xml:space="preserve"> </w:t>
      </w:r>
      <m:oMath>
        <m:r>
          <w:rPr>
            <w:rFonts w:ascii="Cambria Math" w:hAnsi="Cambria Math"/>
          </w:rPr>
          <m:t>M</m:t>
        </m:r>
      </m:oMath>
      <w:r w:rsidR="00D60285">
        <w:t>. They found</w:t>
      </w:r>
      <w:r w:rsidR="00D60285" w:rsidRPr="009A4919">
        <w:t xml:space="preserve"> that </w:t>
      </w:r>
      <w:proofErr w:type="spellStart"/>
      <w:r w:rsidR="00D60285" w:rsidRPr="009A4919">
        <w:t>misspecifying</w:t>
      </w:r>
      <w:proofErr w:type="spellEnd"/>
      <w:r w:rsidR="00D60285" w:rsidRPr="009A4919">
        <w:t xml:space="preserve">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likely induces larger biases than misspecifying the age-variation in </w:t>
      </w:r>
      <m:oMath>
        <m:r>
          <w:rPr>
            <w:rFonts w:ascii="Cambria Math" w:hAnsi="Cambria Math"/>
          </w:rPr>
          <m:t>M</m:t>
        </m:r>
      </m:oMath>
      <w:r w:rsidR="00D60285" w:rsidRPr="009A4919">
        <w:t xml:space="preserve"> does</w:t>
      </w:r>
      <w:r w:rsidR="00D60285">
        <w:t>, underling the importance</w:t>
      </w:r>
      <w:r w:rsidR="00D60285" w:rsidRPr="009A4919">
        <w:t xml:space="preserve"> of correctly specifying the temporal </w:t>
      </w:r>
      <w:r w:rsidR="00D60285">
        <w:t>trend</w:t>
      </w:r>
      <w:r w:rsidR="00D60285" w:rsidRPr="009A4919">
        <w:t xml:space="preserve"> in </w:t>
      </w:r>
      <m:oMath>
        <m:r>
          <w:rPr>
            <w:rFonts w:ascii="Cambria Math" w:hAnsi="Cambria Math"/>
          </w:rPr>
          <m:t>M</m:t>
        </m:r>
      </m:oMath>
      <w:r w:rsidR="00D60285">
        <w:t xml:space="preserve"> to stock assessment models</w:t>
      </w:r>
      <w:r w:rsidR="00D60285" w:rsidRPr="009A4919">
        <w:t>.</w:t>
      </w:r>
      <w:r w:rsidR="00D60285">
        <w:t xml:space="preserve"> </w:t>
      </w:r>
      <w:r w:rsidR="003A2DE1">
        <w:t>In fact, t</w:t>
      </w:r>
      <w:r w:rsidR="003A2DE1" w:rsidRPr="009A4919">
        <w:t xml:space="preserve">he impacts of </w:t>
      </w:r>
      <w:proofErr w:type="spellStart"/>
      <w:r w:rsidR="003A2DE1">
        <w:t>misspecifying</w:t>
      </w:r>
      <w:proofErr w:type="spellEnd"/>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 xml:space="preserve">2018, 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8A1637">
        <w:t>Furthermore, 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0DC9BF9E"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on </w:t>
      </w:r>
      <w:commentRangeStart w:id="16"/>
      <w:r w:rsidR="008F0EEC">
        <w:t>survival</w:t>
      </w:r>
      <w:commentRangeEnd w:id="16"/>
      <w:r w:rsidR="00D2073D">
        <w:rPr>
          <w:rStyle w:val="CommentReference"/>
          <w:rFonts w:eastAsiaTheme="minorEastAsia"/>
          <w:lang w:eastAsia="zh-CN"/>
        </w:rPr>
        <w:commentReference w:id="16"/>
      </w:r>
      <w:r w:rsidR="008F0EEC">
        <w:t xml:space="preserve"> </w:t>
      </w:r>
      <w:r w:rsidR="005F3FBA">
        <w:t xml:space="preserve">or </w:t>
      </w:r>
      <m:oMath>
        <m:r>
          <w:rPr>
            <w:rFonts w:ascii="Cambria Math" w:hAnsi="Cambria Math"/>
          </w:rPr>
          <m:t>M</m:t>
        </m:r>
      </m:oMath>
      <w:r w:rsidR="005F3FBA">
        <w:t xml:space="preserve"> </w:t>
      </w:r>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 xml:space="preserve">this 2D </w:t>
      </w:r>
      <w:proofErr w:type="gramStart"/>
      <w:r>
        <w:t>AR(</w:t>
      </w:r>
      <w:proofErr w:type="gramEnd"/>
      <w:r>
        <w:t>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lastRenderedPageBreak/>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r w:rsidR="00342366">
        <w:t>We e</w:t>
      </w:r>
      <w:r w:rsidR="003402DE">
        <w:t xml:space="preserve">xtend </w:t>
      </w:r>
      <w:r w:rsidR="002F2F3C">
        <w:t xml:space="preserve">the model presented in </w:t>
      </w:r>
      <w:r w:rsidR="002F2F3C">
        <w:rPr>
          <w:noProof/>
        </w:rPr>
        <w:t xml:space="preserve">Miller et al. (2016), in which </w:t>
      </w:r>
      <w:r w:rsidR="000758EF">
        <w:t xml:space="preserve">annual survival </w:t>
      </w:r>
      <w:r w:rsidR="002F2F3C">
        <w:t xml:space="preserve">was </w:t>
      </w:r>
      <w:r w:rsidR="004D59D6">
        <w:t>stochastic</w:t>
      </w:r>
      <w:r w:rsidR="002F2F3C">
        <w:t xml:space="preserve">, </w:t>
      </w:r>
      <w:r w:rsidR="00986FA6">
        <w:t>but with</w:t>
      </w:r>
      <w:r w:rsidR="009A4015">
        <w:t xml:space="preserve"> </w:t>
      </w:r>
      <w:r w:rsidR="00972E0D">
        <w:t>the</w:t>
      </w:r>
      <w:r w:rsidR="006C52B5">
        <w:t xml:space="preserve"> stochastic </w:t>
      </w:r>
      <w:r w:rsidR="00943533">
        <w:t>deviations</w:t>
      </w:r>
      <w:r w:rsidR="006C52B5">
        <w:t xml:space="preserve"> </w:t>
      </w:r>
      <w:r w:rsidR="00972E0D">
        <w:t xml:space="preserve">in survival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Henceforth,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proofErr w:type="spellStart"/>
      <w:r w:rsidR="009A4015">
        <w:t>Mohn’s</w:t>
      </w:r>
      <w:proofErr w:type="spellEnd"/>
      <w:r w:rsidR="009A4015">
        <w:t xml:space="preserve">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17"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w:t>
      </w:r>
      <w:proofErr w:type="gramStart"/>
      <w:r w:rsidR="008A373A">
        <w:t>AR(</w:t>
      </w:r>
      <w:proofErr w:type="gramEnd"/>
      <w:r w:rsidR="008A373A">
        <w:t xml:space="preserve">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17"/>
    </w:p>
    <w:p w14:paraId="7EA26BB8" w14:textId="29589964" w:rsidR="00F5594A" w:rsidRPr="00004AB7" w:rsidRDefault="00BC621B" w:rsidP="001829AC">
      <w:pPr>
        <w:pStyle w:val="Heading2"/>
      </w:pPr>
      <w:r>
        <w:t>2.1.  2</w:t>
      </w:r>
      <w:r w:rsidR="00784661" w:rsidRPr="00004AB7">
        <w:t xml:space="preserve">D </w:t>
      </w:r>
      <w:proofErr w:type="gramStart"/>
      <w:r w:rsidR="00784661" w:rsidRPr="00004AB7">
        <w:t>AR(</w:t>
      </w:r>
      <w:proofErr w:type="gramEnd"/>
      <w:r w:rsidR="00784661" w:rsidRPr="00004AB7">
        <w:t xml:space="preserve">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18" w:name="OLE_LINK9"/>
                      <w:bookmarkStart w:id="19"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18"/>
                      <w:bookmarkEnd w:id="19"/>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2CBA329F" w:rsidR="002972FB" w:rsidRDefault="002767EC" w:rsidP="00C23217">
      <w:pPr>
        <w:pStyle w:val="Chapterheading0"/>
        <w:spacing w:after="0"/>
        <w:jc w:val="left"/>
      </w:pPr>
      <w:commentRangeStart w:id="20"/>
      <w:r w:rsidRPr="009A4919">
        <w:t>where</w:t>
      </w:r>
      <w:commentRangeEnd w:id="20"/>
      <w:r w:rsidR="00404A89">
        <w:rPr>
          <w:rStyle w:val="CommentReference"/>
          <w:rFonts w:eastAsiaTheme="minorEastAsia"/>
          <w:lang w:eastAsia="zh-CN"/>
        </w:rPr>
        <w:commentReference w:id="20"/>
      </w:r>
      <w:r w:rsidRPr="009A4919">
        <w:t xml:space="preserve"> </w:t>
      </w:r>
      <m:oMath>
        <m:r>
          <w:rPr>
            <w:rFonts w:ascii="Cambria Math" w:hAnsi="Cambria Math"/>
          </w:rPr>
          <m:t>N</m:t>
        </m:r>
      </m:oMath>
      <w:r w:rsidRPr="009A4919">
        <w:t xml:space="preserve"> represents </w:t>
      </w:r>
      <w:r w:rsidR="00D228C2">
        <w:t>numbers</w:t>
      </w:r>
      <w:r w:rsidR="005800C3">
        <w:t xml:space="preserve"> at age </w:t>
      </w:r>
      <w:r w:rsidRPr="009A4919">
        <w:t xml:space="preserve">and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w:t>
      </w:r>
      <w:commentRangeStart w:id="21"/>
      <w:r w:rsidR="00626AA7">
        <w:t xml:space="preserve">and </w:t>
      </w:r>
      <w:commentRangeEnd w:id="21"/>
      <w:r w:rsidR="00404A89">
        <w:rPr>
          <w:rStyle w:val="CommentReference"/>
          <w:rFonts w:eastAsiaTheme="minorEastAsia"/>
          <w:lang w:eastAsia="zh-CN"/>
        </w:rPr>
        <w:commentReference w:id="21"/>
      </w:r>
      <w:r w:rsidR="00626AA7">
        <w:t xml:space="preserve">prediction years and </w:t>
      </w:r>
      <m:oMath>
        <m:r>
          <w:rPr>
            <w:rFonts w:ascii="Cambria Math" w:hAnsi="Cambria Math"/>
          </w:rPr>
          <m:t>A</m:t>
        </m:r>
      </m:oMath>
      <w:r w:rsidR="00626AA7">
        <w:t xml:space="preserve"> represents the plus</w:t>
      </w:r>
      <w:r w:rsidR="008977B5">
        <w:t>-</w:t>
      </w:r>
      <w:proofErr w:type="gramStart"/>
      <w:r w:rsidR="00626AA7">
        <w:t>group.</w:t>
      </w:r>
      <w:proofErr w:type="gramEnd"/>
      <w:r w:rsidR="00626AA7">
        <w:t xml:space="preserve">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w:t>
      </w:r>
      <w:r w:rsidR="005E77BF" w:rsidRPr="009A4919">
        <w:lastRenderedPageBreak/>
        <w:t xml:space="preserve">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4B7AA848"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zero mean</w:t>
      </w:r>
      <w:r w:rsidR="00C96343">
        <w:rPr>
          <w:lang w:eastAsia="zh-CN"/>
        </w:rPr>
        <w:t>s</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D2073D"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41CB0C68"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 xml:space="preserve">r than for </w:t>
      </w:r>
      <w:commentRangeStart w:id="22"/>
      <w:r w:rsidR="00FE2CEE">
        <w:t>other</w:t>
      </w:r>
      <w:commentRangeEnd w:id="22"/>
      <w:r w:rsidR="00404A89">
        <w:rPr>
          <w:rStyle w:val="CommentReference"/>
          <w:rFonts w:eastAsiaTheme="minorEastAsia"/>
          <w:lang w:eastAsia="zh-CN"/>
        </w:rPr>
        <w:commentReference w:id="22"/>
      </w:r>
      <w:r w:rsidR="00FE2CEE">
        <w:t xml:space="preserve"> ages</w:t>
      </w:r>
      <w:r w:rsidR="005233EB" w:rsidRPr="005233EB">
        <w:t xml:space="preserve">. </w:t>
      </w:r>
      <w:r w:rsidR="00FE2CEE">
        <w:t xml:space="preserve">Unlike </w:t>
      </w:r>
      <w:r w:rsidR="000629B6">
        <w:t>statistical catch-at-age models</w:t>
      </w:r>
      <w:r w:rsidR="00FE2CEE">
        <w:t>,</w:t>
      </w:r>
      <w:del w:id="23" w:author="Haikun Xu" w:date="2020-08-07T14:15:00Z">
        <w:r w:rsidR="00FE2CEE" w:rsidDel="00404A89">
          <w:delText xml:space="preserve"> the</w:delText>
        </w:r>
      </w:del>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0629B6">
        <w:t>can be estimated internally in the model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should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24" w:name="OLE_LINK36"/>
      <w:bookmarkStart w:id="25" w:name="OLE_LINK37"/>
      <m:oMath>
        <m:r>
          <m:rPr>
            <m:sty m:val="b"/>
          </m:rPr>
          <w:rPr>
            <w:rFonts w:ascii="Cambria Math" w:hAnsi="Cambria Math"/>
          </w:rPr>
          <m:t>Ε=</m:t>
        </m:r>
        <w:bookmarkStart w:id="26" w:name="OLE_LINK34"/>
        <w:bookmarkStart w:id="27"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24"/>
      <w:bookmarkEnd w:id="25"/>
      <w:bookmarkEnd w:id="26"/>
      <w:bookmarkEnd w:id="27"/>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28" w:name="OLE_LINK14"/>
      <w:bookmarkStart w:id="29" w:name="OLE_LINK15"/>
      <w:bookmarkStart w:id="30" w:name="OLE_LINK17"/>
      <w:bookmarkStart w:id="31" w:name="OLE_LINK18"/>
      <m:oMath>
        <m:r>
          <w:rPr>
            <w:rFonts w:ascii="Cambria Math" w:hAnsi="Cambria Math"/>
            <w:noProof/>
          </w:rPr>
          <m:t>A</m:t>
        </m:r>
        <w:bookmarkEnd w:id="28"/>
        <w:bookmarkEnd w:id="29"/>
        <m:r>
          <w:rPr>
            <w:rFonts w:ascii="Cambria Math" w:hAnsi="Cambria Math"/>
            <w:noProof/>
          </w:rPr>
          <m:t>(Y-1)×A(Y-1)</m:t>
        </m:r>
      </m:oMath>
      <w:bookmarkEnd w:id="30"/>
      <w:bookmarkEnd w:id="31"/>
      <w:r w:rsidR="00CD0120">
        <w:t xml:space="preserve"> </w:t>
      </w:r>
      <w:r w:rsidRPr="009A4919">
        <w:t>covariance matrix for the multivariate normal distribution</w:t>
      </w:r>
      <w:r w:rsidR="000E00F5">
        <w:t xml:space="preserve"> and is</w:t>
      </w:r>
      <w:r w:rsidRPr="009A4919">
        <w:t xml:space="preserve"> calculated as the </w:t>
      </w:r>
      <w:bookmarkStart w:id="32" w:name="OLE_LINK47"/>
      <w:r w:rsidRPr="009A4919">
        <w:t>Kronecker produc</w:t>
      </w:r>
      <w:bookmarkEnd w:id="32"/>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D2073D"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D2073D"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D2073D"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proofErr w:type="gramStart"/>
      <w:r w:rsidR="00A316F7">
        <w:t>AR(</w:t>
      </w:r>
      <w:proofErr w:type="gramEnd"/>
      <w:r w:rsidR="00A316F7">
        <w:t>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33" w:name="OLE_LINK38"/>
      <w:bookmarkStart w:id="34"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33"/>
          <w:bookmarkEnd w:id="34"/>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w:t>
      </w:r>
      <w:proofErr w:type="gramStart"/>
      <w:r>
        <w:t>AR(</w:t>
      </w:r>
      <w:proofErr w:type="gramEnd"/>
      <w:r>
        <w:t xml:space="preserve">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6ECE7BDC" w:rsidR="00A460A6" w:rsidRPr="00A460A6" w:rsidRDefault="00D2073D" w:rsidP="00C94111">
      <w:pPr>
        <w:pStyle w:val="Chapterheading0"/>
        <w:spacing w:after="0"/>
        <w:ind w:firstLine="720"/>
        <w:jc w:val="center"/>
      </w:pPr>
      <m:oMathPara>
        <m:oMath>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63ADCBBF" w:rsidR="00BE58F5" w:rsidRP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 is the mean </w:t>
      </w:r>
      <w:r w:rsidRPr="009B596B">
        <w:rPr>
          <w:i/>
          <w:iCs/>
        </w:rPr>
        <w:t>M</w:t>
      </w:r>
      <w:r w:rsidR="009B596B">
        <w:rPr>
          <w:i/>
          <w:iCs/>
        </w:rPr>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w:t>
      </w:r>
      <w:r w:rsidR="005C43DA">
        <w:t>deviations</w:t>
      </w:r>
      <w:r w:rsidR="009B596B">
        <w:t xml:space="preserve"> </w:t>
      </w:r>
      <w:r w:rsidR="005C43DA">
        <w:t>i</w:t>
      </w:r>
      <w:r w:rsidR="009B596B">
        <w:t xml:space="preserve">n </w:t>
      </w:r>
      <w:r w:rsidR="009B596B" w:rsidRPr="0044292A">
        <w:rPr>
          <w:i/>
          <w:iCs/>
        </w:rPr>
        <w:t>M</w:t>
      </w:r>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it affects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w:proofErr w:type="gramStart"/>
      <m:oMath>
        <m:r>
          <m:rPr>
            <m:nor/>
          </m:rPr>
          <w:rPr>
            <w:rFonts w:ascii="Cambria Math" w:hAnsi="Cambria Math"/>
          </w:rPr>
          <m:t>log(</m:t>
        </m:r>
        <w:proofErr w:type="gramEnd"/>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94034C">
        <w:t xml:space="preserve"> do not.</w:t>
      </w:r>
    </w:p>
    <w:p w14:paraId="10A79D91" w14:textId="77777777" w:rsidR="00F5594A" w:rsidRPr="00F5594A" w:rsidRDefault="00004AB7" w:rsidP="001829AC">
      <w:pPr>
        <w:pStyle w:val="Heading2"/>
      </w:pPr>
      <w:bookmarkStart w:id="35" w:name="OLE_LINK23"/>
      <w:bookmarkStart w:id="36" w:name="OLE_LINK24"/>
      <w:r>
        <w:t>2.2</w:t>
      </w:r>
      <w:r w:rsidR="00BC621B">
        <w:t>.</w:t>
      </w:r>
      <w:r>
        <w:t xml:space="preserve">  </w:t>
      </w:r>
      <w:r w:rsidR="00F5594A">
        <w:t xml:space="preserve">Application to </w:t>
      </w:r>
      <w:r w:rsidR="006E6A00">
        <w:t>SNEMA</w:t>
      </w:r>
      <w:r w:rsidR="00F5594A">
        <w:t xml:space="preserve"> yellowtail flounder</w:t>
      </w:r>
      <w:bookmarkEnd w:id="35"/>
      <w:bookmarkEnd w:id="36"/>
    </w:p>
    <w:p w14:paraId="1F0CC526" w14:textId="3D007E51" w:rsidR="006250F2" w:rsidRDefault="00BA07C8" w:rsidP="001E6F32">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proofErr w:type="gramStart"/>
      <w:r>
        <w:t>AR(</w:t>
      </w:r>
      <w:proofErr w:type="gramEnd"/>
      <w:r>
        <w:t xml:space="preserve">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37" w:name="OLE_LINK3"/>
      <w:bookmarkStart w:id="38"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xml:space="preserve">: (1) three indices of </w:t>
      </w:r>
      <w:r w:rsidR="006250F2">
        <w:rPr>
          <w:lang w:eastAsia="zh-CN"/>
        </w:rPr>
        <w:lastRenderedPageBreak/>
        <w:t>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 xml:space="preserve">Selectivity of the fleet was divided into six time blocks as in NEFSC (2020).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t>
      </w:r>
      <m:oMath>
        <m:r>
          <w:rPr>
            <w:rFonts w:ascii="Cambria Math" w:hAnsi="Cambria Math"/>
            <w:lang w:eastAsia="zh-CN"/>
          </w:rPr>
          <m:t>F</m:t>
        </m:r>
      </m:oMath>
      <w:r w:rsidR="00C56206">
        <w:rPr>
          <w:lang w:eastAsia="zh-CN"/>
        </w:rPr>
        <w:t xml:space="preserve">, weight, and maturity were fixed at the values </w:t>
      </w:r>
      <w:r w:rsidR="00EE3D98">
        <w:rPr>
          <w:lang w:eastAsia="zh-CN"/>
        </w:rPr>
        <w:t xml:space="preserve">in </w:t>
      </w:r>
      <w:r w:rsidR="00C56206">
        <w:rPr>
          <w:lang w:eastAsia="zh-CN"/>
        </w:rPr>
        <w:t xml:space="preserve">the terminal year of the data.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w:t>
      </w:r>
      <w:proofErr w:type="gramStart"/>
      <w:r w:rsidR="00C56206">
        <w:rPr>
          <w:lang w:eastAsia="zh-CN"/>
        </w:rPr>
        <w:t>AR(</w:t>
      </w:r>
      <w:proofErr w:type="gramEnd"/>
      <w:r w:rsidR="00C56206">
        <w:rPr>
          <w:lang w:eastAsia="zh-CN"/>
        </w:rPr>
        <w:t xml:space="preserve">1) for the CPI. </w:t>
      </w:r>
      <w:r w:rsidR="005A79A5">
        <w:rPr>
          <w:lang w:eastAsia="zh-CN"/>
        </w:rPr>
        <w:t>All</w:t>
      </w:r>
      <w:r w:rsidR="008C32D4">
        <w:rPr>
          <w:lang w:eastAsia="zh-CN"/>
        </w:rPr>
        <w:t xml:space="preserve"> the </w:t>
      </w:r>
      <w:proofErr w:type="gramStart"/>
      <w:r w:rsidR="008C32D4">
        <w:rPr>
          <w:lang w:eastAsia="zh-CN"/>
        </w:rPr>
        <w:t>aforementioned data</w:t>
      </w:r>
      <w:proofErr w:type="gramEnd"/>
      <w:r w:rsidR="008C32D4">
        <w:rPr>
          <w:lang w:eastAsia="zh-CN"/>
        </w:rPr>
        <w:t xml:space="preserve"> and the </w:t>
      </w:r>
      <w:r w:rsidR="005A79A5">
        <w:rPr>
          <w:lang w:eastAsia="zh-CN"/>
        </w:rPr>
        <w:t xml:space="preserve">complete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r w:rsidR="008A5784" w:rsidRPr="008C32D4">
        <w:t>https://apps-nefsc.fisheries.noaa.gov/saw/sasi/sasi_report_options.php</w:t>
      </w:r>
      <w:r w:rsidR="006250F2">
        <w:rPr>
          <w:lang w:eastAsia="zh-CN"/>
        </w:rPr>
        <w:t xml:space="preserve">. </w:t>
      </w:r>
    </w:p>
    <w:p w14:paraId="0954859E" w14:textId="359E8419" w:rsidR="00531973" w:rsidRDefault="005A79A5" w:rsidP="00EC3D49">
      <w:pPr>
        <w:pStyle w:val="Chapterheading0"/>
        <w:spacing w:after="0"/>
        <w:ind w:firstLine="720"/>
        <w:jc w:val="left"/>
      </w:pPr>
      <w:r>
        <w:t xml:space="preserve">We first considered six models </w:t>
      </w:r>
      <w:r w:rsidR="005C43DA">
        <w:t>treating only the numbers-at-age (NAA) as random effects</w:t>
      </w:r>
      <w:r>
        <w:t xml:space="preserve"> </w:t>
      </w:r>
      <w:r w:rsidR="005C43DA">
        <w:t>(</w:t>
      </w:r>
      <w:r w:rsidR="00371C02">
        <w:t>Table 1</w:t>
      </w:r>
      <w:r>
        <w:t>)</w:t>
      </w:r>
      <w:r w:rsidR="00371C02">
        <w:t xml:space="preserve">. </w:t>
      </w:r>
      <w:r w:rsidR="00B653A8">
        <w:t>T</w:t>
      </w:r>
      <w:r w:rsidR="00371C02" w:rsidRPr="00371C02">
        <w:t xml:space="preserve">hese models estimated deviations in survival by </w:t>
      </w:r>
      <w:r w:rsidR="00371C02">
        <w:t>age and year</w:t>
      </w:r>
      <w:r w:rsidR="00371C02"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rsidRPr="00371C02">
        <w:t xml:space="preserve">, </w:t>
      </w:r>
      <w:r w:rsidR="00B653A8">
        <w:t>assuming</w:t>
      </w:r>
      <w:r w:rsidR="00371C02" w:rsidRPr="00371C02">
        <w:t xml:space="preserve"> </w:t>
      </w:r>
      <w:r w:rsidR="00B653A8">
        <w:t xml:space="preserve">alternative </w:t>
      </w:r>
      <w:r w:rsidR="00862F13">
        <w:t>auto</w:t>
      </w:r>
      <w:r w:rsidR="00B653A8">
        <w:t xml:space="preserve">correlation structures formed by fixing or estimating the three parameters in </w:t>
      </w:r>
      <w:r w:rsidR="00371C02" w:rsidRPr="00371C02">
        <w:t xml:space="preserve">Eq. 5. </w:t>
      </w:r>
      <w:r w:rsidR="00626EC6">
        <w:t xml:space="preserve">We refer to </w:t>
      </w:r>
      <w:r w:rsidR="00371C02" w:rsidRPr="00371C02">
        <w:t xml:space="preserve">NAA-1 </w:t>
      </w:r>
      <w:r w:rsidR="00626EC6">
        <w:t xml:space="preserve">as the “base” model, because it </w:t>
      </w:r>
      <w:r w:rsidR="00371C02">
        <w:t>wa</w:t>
      </w:r>
      <w:r w:rsidR="00371C02" w:rsidRPr="00371C02">
        <w:t xml:space="preserve">s most </w:t>
      </w:r>
      <w:proofErr w:type="gramStart"/>
      <w:r w:rsidR="00371C02" w:rsidRPr="00371C02">
        <w:t>similar to</w:t>
      </w:r>
      <w:proofErr w:type="gramEnd"/>
      <w:r w:rsidR="00371C02" w:rsidRPr="00371C02">
        <w:t xml:space="preserve"> a statistical catch-at-age model, where recruitment is typically estimated independently by year and survival is deterministic.</w:t>
      </w:r>
      <w:r w:rsidR="00371C02">
        <w:t xml:space="preserve"> NAA-2 added recruitment autocorrelation. NAA-3 through NAA-6 estimated “full state-space” models, with numbers at all ages treated as random effects, but with different </w:t>
      </w:r>
      <w:r w:rsidR="00862F13">
        <w:lastRenderedPageBreak/>
        <w:t>auto</w:t>
      </w:r>
      <w:r w:rsidR="00371C02">
        <w:t xml:space="preserve">correlation structures. NAA-3 estimated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t xml:space="preserve"> independently as in Miller et al. (2016) and Nielsen and Berg (2014), NAA-4 and NAA-5 added autocorrelation across ages and years, and NAA-6 estimated all parameters in the described 2D AR(1) smoother (Eq. 5, Table 1).</w:t>
      </w:r>
      <w:r w:rsidR="00B653A8">
        <w:t xml:space="preserve"> To isolate the effect of incorporating the 2D </w:t>
      </w:r>
      <w:proofErr w:type="gramStart"/>
      <w:r w:rsidR="00B653A8">
        <w:t>AR(</w:t>
      </w:r>
      <w:proofErr w:type="gramEnd"/>
      <w:r w:rsidR="00B653A8">
        <w:t xml:space="preserve">1) smoother on survival, we compared the model fit, retrospective pattern, and relative difference in SSB and </w:t>
      </w:r>
      <w:r w:rsidR="006919C1" w:rsidRPr="006919C1">
        <w:rPr>
          <w:i/>
          <w:iCs/>
        </w:rPr>
        <w:t>F</w:t>
      </w:r>
      <w:r w:rsidR="006919C1">
        <w:t xml:space="preserve"> </w:t>
      </w:r>
      <w:r w:rsidR="00B653A8">
        <w:t>estimates from NAA-6 versus NAA-3.</w:t>
      </w:r>
    </w:p>
    <w:p w14:paraId="5B1EB88B" w14:textId="3F3E8602" w:rsidR="00371C02" w:rsidRDefault="00587B01" w:rsidP="00EC3D49">
      <w:pPr>
        <w:pStyle w:val="Chapterheading0"/>
        <w:spacing w:after="0"/>
        <w:ind w:firstLine="720"/>
        <w:jc w:val="left"/>
      </w:pPr>
      <w:r>
        <w:t xml:space="preserve">Next, we </w:t>
      </w:r>
      <w:r w:rsidR="003F6D74">
        <w:t xml:space="preserve">fit a set of models treating </w:t>
      </w:r>
      <w:r>
        <w:t xml:space="preserve">the numbers-at-age as in the base model, NAA-1, </w:t>
      </w:r>
      <w:r w:rsidR="003F6D74">
        <w:t>but</w:t>
      </w:r>
      <w:r>
        <w:t xml:space="preserve"> includ</w:t>
      </w:r>
      <w:r w:rsidR="003F6D74">
        <w:t>ing</w:t>
      </w:r>
      <w:r>
        <w:t xml:space="preserve"> </w:t>
      </w:r>
      <w:r w:rsidR="005C43DA">
        <w:t>deviations in</w:t>
      </w:r>
      <w:r>
        <w:t xml:space="preserve"> </w:t>
      </w:r>
      <w:r w:rsidRPr="003F6D74">
        <w:rPr>
          <w:i/>
          <w:iCs/>
        </w:rPr>
        <w:t>M</w:t>
      </w:r>
      <w:r>
        <w:t xml:space="preserve"> with the same set of </w:t>
      </w:r>
      <w:r w:rsidR="00862F13">
        <w:t>auto</w:t>
      </w:r>
      <w:r>
        <w:t>correlation structures</w:t>
      </w:r>
      <w:r w:rsidR="00154FA3">
        <w:t>: none, independent, AR(1) by age, AR(1) by year, and 2D AR(1)</w:t>
      </w:r>
      <w:r>
        <w:t>.</w:t>
      </w:r>
      <w:r w:rsidR="00154FA3">
        <w:t xml:space="preserve"> For each </w:t>
      </w:r>
      <w:r w:rsidR="00862F13">
        <w:t>auto</w:t>
      </w:r>
      <w:r w:rsidR="00154FA3">
        <w:t xml:space="preserve">correlation structure, we alternatively fixed or estimated the mean </w:t>
      </w:r>
      <w:r w:rsidR="00154FA3" w:rsidRPr="00154FA3">
        <w:rPr>
          <w:i/>
          <w:iCs/>
        </w:rPr>
        <w:t>M</w:t>
      </w:r>
      <w:r w:rsidR="00154FA3">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154FA3">
        <w:t xml:space="preserve">resulting in a set of 10 nested models (Table 2). </w:t>
      </w:r>
      <w:r w:rsidR="00B653A8">
        <w:t xml:space="preserve">As for the set of NAA models, we isolated the effect of the 2D AR(1) smoother on </w:t>
      </w:r>
      <w:r w:rsidR="00B653A8" w:rsidRPr="00B653A8">
        <w:rPr>
          <w:i/>
          <w:iCs/>
        </w:rPr>
        <w:t>M</w:t>
      </w:r>
      <w:r w:rsidR="00B653A8">
        <w:t xml:space="preserve"> by comparing M-2 to M-5 (fix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and M-7 to M-10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8A5784">
        <w:t xml:space="preserve">We then tested the ability of WHAM to simultaneously estimate numbers-at-age and </w:t>
      </w:r>
      <w:r w:rsidR="008A5784" w:rsidRPr="008A5784">
        <w:rPr>
          <w:i/>
          <w:iCs/>
        </w:rPr>
        <w:t>M</w:t>
      </w:r>
      <w:r w:rsidR="008A5784">
        <w:t xml:space="preserve"> as random effects, using only the independent and 2D </w:t>
      </w:r>
      <w:proofErr w:type="gramStart"/>
      <w:r w:rsidR="008A5784">
        <w:t>AR(</w:t>
      </w:r>
      <w:proofErr w:type="gramEnd"/>
      <w:r w:rsidR="008A5784">
        <w:t xml:space="preserve">1) </w:t>
      </w:r>
      <w:r w:rsidR="00862F13">
        <w:t>auto</w:t>
      </w:r>
      <w:r w:rsidR="008A5784">
        <w:t>correlation structures for each.</w:t>
      </w:r>
    </w:p>
    <w:bookmarkEnd w:id="37"/>
    <w:bookmarkEnd w:id="38"/>
    <w:p w14:paraId="374020E0" w14:textId="1C79360C" w:rsidR="006250F2" w:rsidRDefault="006250F2" w:rsidP="008A5784">
      <w:pPr>
        <w:pStyle w:val="Chapterheading0"/>
        <w:spacing w:after="0"/>
        <w:ind w:firstLine="720"/>
        <w:jc w:val="left"/>
      </w:pPr>
      <w:r>
        <w:t xml:space="preserve">Finally, we tested whether linking an environmental covariate to recruitment could further improve model fit and retrospective pattern.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w:t>
      </w:r>
      <w:proofErr w:type="spellStart"/>
      <w:r>
        <w:t>Mohn’s</w:t>
      </w:r>
      <w:proofErr w:type="spellEnd"/>
      <w:r>
        <w:t xml:space="preserve">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w:t>
      </w:r>
      <w:r w:rsidR="00EE3D98">
        <w:t xml:space="preserve"> internally</w:t>
      </w:r>
      <w:r>
        <w:t>. We calculated the CPI as in Miller et al. (2016) and incorporated it into the Beverton-Holt stock-recruit function as a limiting factor:</w:t>
      </w:r>
    </w:p>
    <w:p w14:paraId="323A1209" w14:textId="77777777" w:rsidR="006250F2" w:rsidRPr="0073640B" w:rsidRDefault="006250F2" w:rsidP="008A5784">
      <w:pPr>
        <w:pStyle w:val="Chapterheading0"/>
        <w:spacing w:after="0"/>
        <w:ind w:firstLine="720"/>
        <w:jc w:val="left"/>
      </w:pPr>
      <m:oMathPara>
        <m:oMath>
          <m:r>
            <w:rPr>
              <w:rFonts w:ascii="Cambria Math" w:hAnsi="Cambria Math"/>
            </w:rPr>
            <w:lastRenderedPageBreak/>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3E7D98AB" w14:textId="78D2A2E1" w:rsidR="006250F2" w:rsidRDefault="006250F2" w:rsidP="008A5784">
      <w:pPr>
        <w:pStyle w:val="Chapterheading0"/>
        <w:spacing w:after="0"/>
        <w:jc w:val="left"/>
        <w:rPr>
          <w:lang w:eastAsia="zh-CN"/>
        </w:rPr>
      </w:pPr>
      <w:r>
        <w:t xml:space="preserve">where </w:t>
      </w:r>
      <m:oMath>
        <m:r>
          <w:rPr>
            <w:rFonts w:ascii="Cambria Math" w:hAnsi="Cambria Math"/>
          </w:rPr>
          <m:t>g</m:t>
        </m:r>
      </m:oMath>
      <w:r>
        <w:t xml:space="preserve"> is from Eq. 1.</w:t>
      </w:r>
    </w:p>
    <w:p w14:paraId="3F9D990D" w14:textId="5BD8734B"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w:t>
      </w:r>
      <w:r w:rsidR="00A51C2A">
        <w:rPr>
          <w:noProof/>
        </w:rPr>
        <w:t>6</w:t>
      </w:r>
      <w:r w:rsidR="004E092F">
        <w:rPr>
          <w:noProof/>
        </w:rPr>
        <w:t>)</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w:t>
      </w:r>
      <w:r w:rsidR="00A51C2A">
        <w:rPr>
          <w:noProof/>
        </w:rPr>
        <w:t>6</w:t>
      </w:r>
      <w:r w:rsidR="00AD6C69">
        <w:rPr>
          <w:noProof/>
        </w:rPr>
        <w:t>)</w:t>
      </w:r>
      <w:r w:rsidR="00450312">
        <w:fldChar w:fldCharType="end"/>
      </w:r>
      <w:r w:rsidR="00C6599E">
        <w:t xml:space="preserve">. </w:t>
      </w:r>
      <w:r>
        <w:rPr>
          <w:lang w:eastAsia="zh-CN"/>
        </w:rPr>
        <w:t xml:space="preserve">We compared model </w:t>
      </w:r>
      <w:r>
        <w:t xml:space="preserve">fit and retrospective pattern using AIC and </w:t>
      </w:r>
      <w:proofErr w:type="spellStart"/>
      <w:r>
        <w:t>Mohn’s</w:t>
      </w:r>
      <w:proofErr w:type="spellEnd"/>
      <w:r>
        <w:t xml:space="preserve">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39" w:name="_Toc465598052"/>
    </w:p>
    <w:p w14:paraId="0DF6E30E" w14:textId="6B289044" w:rsidR="00BC621B" w:rsidRPr="00BC621B" w:rsidRDefault="002767EC" w:rsidP="001829AC">
      <w:pPr>
        <w:pStyle w:val="Heading1"/>
        <w:numPr>
          <w:ilvl w:val="0"/>
          <w:numId w:val="15"/>
        </w:numPr>
      </w:pPr>
      <w:r w:rsidRPr="009A4919">
        <w:t>Results</w:t>
      </w:r>
      <w:bookmarkEnd w:id="39"/>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66E88603"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Table 3).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among-age autocorrelation in survival deviations (Table 3</w:t>
      </w:r>
      <w:r w:rsidR="00762789" w:rsidRPr="009A4919">
        <w:t>).</w:t>
      </w:r>
      <w:r w:rsidR="00762789">
        <w:t xml:space="preserve"> </w:t>
      </w:r>
      <w:r w:rsidR="00466F92">
        <w:t xml:space="preserve">The survival deviations estimated by models with autocorrelation were smoothed across ages </w:t>
      </w:r>
      <w:ins w:id="40" w:author="Haikun Xu" w:date="2020-08-07T14:49:00Z">
        <w:r w:rsidR="00B26074">
          <w:t>or/</w:t>
        </w:r>
      </w:ins>
      <w:r w:rsidR="00466F92">
        <w:t xml:space="preserve">and years relative to the models with independent deviations (Fig. 1). </w:t>
      </w:r>
      <w:r w:rsidR="00B40538">
        <w:t xml:space="preserve">NAA-6,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3 with independent survival deviations (Table 3).</w:t>
      </w:r>
      <w:r w:rsidR="00466F92">
        <w:t xml:space="preserve"> Simply constraining the survival deviations with the 2D </w:t>
      </w:r>
      <w:proofErr w:type="gramStart"/>
      <w:r w:rsidR="00466F92">
        <w:t>AR(</w:t>
      </w:r>
      <w:proofErr w:type="gramEnd"/>
      <w:r w:rsidR="00466F92">
        <w:t xml:space="preserve">1) </w:t>
      </w:r>
      <w:r w:rsidR="00466F92">
        <w:lastRenderedPageBreak/>
        <w:t xml:space="preserve">structure reduced estimates of </w:t>
      </w:r>
      <w:r w:rsidR="006919C1" w:rsidRPr="006919C1">
        <w:rPr>
          <w:i/>
          <w:iCs/>
        </w:rPr>
        <w:t>F</w:t>
      </w:r>
      <w:r w:rsidR="006919C1">
        <w:t xml:space="preserve"> </w:t>
      </w:r>
      <w:r w:rsidR="00466F92">
        <w:t xml:space="preserve">and increased estimates of SSB by about 15% (relative difference between NAA-6 and NAA-3; </w:t>
      </w:r>
      <w:commentRangeStart w:id="41"/>
      <w:commentRangeStart w:id="42"/>
      <w:r w:rsidR="00466F92">
        <w:t>Fig. 2</w:t>
      </w:r>
      <w:commentRangeEnd w:id="41"/>
      <w:r w:rsidR="00B26074">
        <w:rPr>
          <w:rStyle w:val="CommentReference"/>
          <w:rFonts w:eastAsiaTheme="minorEastAsia"/>
          <w:lang w:eastAsia="zh-CN"/>
        </w:rPr>
        <w:commentReference w:id="41"/>
      </w:r>
      <w:commentRangeEnd w:id="42"/>
      <w:r w:rsidR="004F6A20">
        <w:rPr>
          <w:rStyle w:val="CommentReference"/>
          <w:rFonts w:eastAsiaTheme="minorEastAsia"/>
          <w:lang w:eastAsia="zh-CN"/>
        </w:rPr>
        <w:commentReference w:id="42"/>
      </w:r>
      <w:r w:rsidR="00466F92">
        <w:t xml:space="preserve">). </w:t>
      </w:r>
      <w:r w:rsidR="00762789">
        <w:t xml:space="preserve">NAA-3 and NAA-6 estimated similar SSB in the terminal year of the assessment, 2018, but then differed in their SSB estimates in the projection years by about 30%, even though </w:t>
      </w:r>
      <w:r w:rsidR="006919C1" w:rsidRPr="006919C1">
        <w:rPr>
          <w:i/>
          <w:iCs/>
        </w:rPr>
        <w:t>F</w:t>
      </w:r>
      <w:r w:rsidR="006919C1">
        <w:t xml:space="preserve"> </w:t>
      </w:r>
      <w:r w:rsidR="00762789">
        <w:t>was held constant at similar values (Fig. 2).</w:t>
      </w:r>
    </w:p>
    <w:p w14:paraId="426B4293" w14:textId="2E98EAF0"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this propagated through the end of the assessment and into the projection years for models that included </w:t>
      </w:r>
      <w:commentRangeStart w:id="43"/>
      <w:r>
        <w:t xml:space="preserve">autocorrelation by year </w:t>
      </w:r>
      <w:commentRangeEnd w:id="43"/>
      <w:r w:rsidR="00B26074">
        <w:rPr>
          <w:rStyle w:val="CommentReference"/>
          <w:rFonts w:eastAsiaTheme="minorEastAsia"/>
          <w:lang w:eastAsia="zh-CN"/>
        </w:rPr>
        <w:commentReference w:id="43"/>
      </w:r>
      <w:r>
        <w:t xml:space="preserve">(Fig. 1). </w:t>
      </w:r>
      <w:r w:rsidR="008E5BB2">
        <w:t>In the terminal year, t</w:t>
      </w:r>
      <w:r>
        <w:t>hese models also estimated negative survival deviations for ages 2-4</w:t>
      </w:r>
      <w:r w:rsidR="008E5BB2">
        <w:t>, but slightly positive deviations for the plus</w:t>
      </w:r>
      <w:r w:rsidR="008977B5">
        <w:t>-</w:t>
      </w:r>
      <w:r w:rsidR="008E5BB2">
        <w:t>group</w:t>
      </w:r>
      <w:r>
        <w:t xml:space="preserve">. </w:t>
      </w:r>
      <w:r w:rsidR="008E5BB2">
        <w:t xml:space="preserve">The combined effect of the survival deviations across ages resulted in the model with 2D </w:t>
      </w:r>
      <w:proofErr w:type="gramStart"/>
      <w:r w:rsidR="008E5BB2">
        <w:t>AR(</w:t>
      </w:r>
      <w:proofErr w:type="gramEnd"/>
      <w:r w:rsidR="008E5BB2">
        <w:t>1) autocorrelation projecting lower SSB in 2019</w:t>
      </w:r>
      <w:r w:rsidR="004E2F49">
        <w:t xml:space="preserve">, but higher SSB in 2020-2021, </w:t>
      </w:r>
      <w:r w:rsidR="008E5BB2">
        <w:t>than the model with independent deviations (Fig. 2</w:t>
      </w:r>
      <w:r w:rsidR="004E2F49">
        <w:t xml:space="preserve">). </w:t>
      </w:r>
      <w:r w:rsidR="000C5E25">
        <w:t>Note that 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44" w:name="OLE_LINK7"/>
      <w:bookmarkStart w:id="45" w:name="OLE_LINK8"/>
      <w:r w:rsidR="000C5E25" w:rsidRPr="009A4919">
        <w:t>a</w:t>
      </w:r>
      <w:hyperlink r:id="rId11" w:history="1">
        <w:r w:rsidR="000C5E25" w:rsidRPr="009A4919">
          <w:t>symptot</w:t>
        </w:r>
      </w:hyperlink>
      <w:r w:rsidR="000C5E25" w:rsidRPr="009A4919">
        <w:t>ically</w:t>
      </w:r>
      <w:bookmarkEnd w:id="44"/>
      <w:bookmarkEnd w:id="45"/>
      <w:r w:rsidR="000C5E25">
        <w:t xml:space="preserve"> approach</w:t>
      </w:r>
      <w:r w:rsidR="00BB5F1E">
        <w:t>ed</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so the </w:t>
      </w:r>
      <w:r w:rsidR="000C5E25">
        <w:t>direct influence of the survival smoother on SSB predictions</w:t>
      </w:r>
      <w:r w:rsidR="000C5E25" w:rsidRPr="009A4919">
        <w:t xml:space="preserve"> </w:t>
      </w:r>
      <w:r w:rsidR="004E2F49">
        <w:t>be</w:t>
      </w:r>
      <w:r w:rsidR="00BB5F1E">
        <w:t>came</w:t>
      </w:r>
      <w:r w:rsidR="000C5E25">
        <w:rPr>
          <w:noProof/>
        </w:rPr>
        <w:t xml:space="preserve"> </w:t>
      </w:r>
      <w:r w:rsidR="000C5E25" w:rsidRPr="006B291C">
        <w:rPr>
          <w:noProof/>
        </w:rPr>
        <w:t>increasingly weak</w:t>
      </w:r>
      <w:r w:rsidR="000C5E25">
        <w:rPr>
          <w:noProof/>
        </w:rPr>
        <w:t>er</w:t>
      </w:r>
      <w:r w:rsidR="000C5E25">
        <w:t xml:space="preserve"> over </w:t>
      </w:r>
      <w:commentRangeStart w:id="46"/>
      <w:r w:rsidR="000C5E25">
        <w:t>time</w:t>
      </w:r>
      <w:commentRangeEnd w:id="46"/>
      <w:r w:rsidR="00B26074">
        <w:rPr>
          <w:rStyle w:val="CommentReference"/>
          <w:rFonts w:eastAsiaTheme="minorEastAsia"/>
          <w:lang w:eastAsia="zh-CN"/>
        </w:rPr>
        <w:commentReference w:id="46"/>
      </w:r>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48265AE2"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4). This was true </w:t>
      </w:r>
      <w:proofErr w:type="gramStart"/>
      <w:r>
        <w:t>whether or not</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In contrast to treating numbers-at-age as random effects, including 1D autocorrelation by age or year led to worse fit and retrospective pattern than estimating independent </w:t>
      </w:r>
      <w:r w:rsidRPr="0049552C">
        <w:rPr>
          <w:i/>
          <w:iCs/>
        </w:rPr>
        <w:t>M</w:t>
      </w:r>
      <w:r>
        <w:t xml:space="preserve"> deviations. </w:t>
      </w:r>
      <w:r w:rsidR="009926EB">
        <w:t>Again</w:t>
      </w:r>
      <w:r>
        <w:t xml:space="preserve">, the 2D </w:t>
      </w:r>
      <w:proofErr w:type="gramStart"/>
      <w:r>
        <w:t>AR(</w:t>
      </w:r>
      <w:proofErr w:type="gramEnd"/>
      <w:r>
        <w:t>1) structure had the best fit</w:t>
      </w:r>
      <w:r w:rsidR="009926EB">
        <w:t>,</w:t>
      </w:r>
      <w:r>
        <w:t xml:space="preserve"> regardless of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w:t>
      </w:r>
      <w:r w:rsidR="00063E67">
        <w:t xml:space="preserve">(M-5 and M-10; Table 4). Compared to the models with independent </w:t>
      </w:r>
      <w:r w:rsidR="006919C1">
        <w:rPr>
          <w:i/>
          <w:iCs/>
        </w:rPr>
        <w:t>M</w:t>
      </w:r>
      <w:r w:rsidR="006919C1">
        <w:t xml:space="preserve"> </w:t>
      </w:r>
      <w:r w:rsidR="00063E67">
        <w:t>deviations, including the</w:t>
      </w:r>
      <w:del w:id="47" w:author="Haikun Xu" w:date="2020-08-07T15:03:00Z">
        <w:r w:rsidR="00063E67" w:rsidDel="004F6A20">
          <w:delText xml:space="preserve"> the</w:delText>
        </w:r>
      </w:del>
      <w:r w:rsidR="00063E67">
        <w:t xml:space="preserv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9926EB">
        <w:t xml:space="preserve"> was not estimated</w:t>
      </w:r>
      <w:r>
        <w:t xml:space="preserve"> (Table </w:t>
      </w:r>
      <w:r w:rsidR="00063E67">
        <w:t>4</w:t>
      </w:r>
      <w:r>
        <w:t>).</w:t>
      </w:r>
      <w:r w:rsidR="00063E67">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063E67">
        <w:t xml:space="preserve"> was estimated</w:t>
      </w:r>
      <w:r w:rsidR="009926EB">
        <w:t>,</w:t>
      </w:r>
      <w:r w:rsidR="00063E67">
        <w:t xml:space="preserve"> however, adding the 2D AR(1) structure resulted in worse </w:t>
      </w:r>
      <w:r w:rsidR="00063E67">
        <w:lastRenderedPageBreak/>
        <w:t>retrospective patter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063E67">
        <w:t xml:space="preserve"> by 0.18,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063E67">
        <w:t xml:space="preserve"> by 0.14,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063E67">
        <w:t xml:space="preserve"> by 0.</w:t>
      </w:r>
      <w:r w:rsidR="009926EB">
        <w:t>18</w:t>
      </w:r>
      <w:r w:rsidR="00063E67">
        <w:t>; Table 4).</w:t>
      </w:r>
      <w:r w:rsidR="009926EB">
        <w:t xml:space="preserve"> The estimated 2D AR(1) </w:t>
      </w:r>
      <w:r w:rsidR="009926EB" w:rsidRPr="009926EB">
        <w:rPr>
          <w:i/>
          <w:iCs/>
        </w:rPr>
        <w:t>M</w:t>
      </w:r>
      <w:r w:rsidR="009926EB">
        <w:t xml:space="preserve"> deviations were smoothed less than the 2D AR(1) survival deviations, as evidenced by </w:t>
      </w:r>
      <w:commentRangeStart w:id="48"/>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9926EB">
        <w:t xml:space="preserve"> </w:t>
      </w:r>
      <w:commentRangeEnd w:id="48"/>
      <w:r w:rsidR="004F6A20">
        <w:rPr>
          <w:rStyle w:val="CommentReference"/>
          <w:rFonts w:eastAsiaTheme="minorEastAsia"/>
          <w:lang w:eastAsia="zh-CN"/>
        </w:rPr>
        <w:commentReference w:id="48"/>
      </w:r>
      <w:r w:rsidR="009926EB">
        <w:t xml:space="preserve">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9926EB">
        <w:t xml:space="preserve"> (Fi</w:t>
      </w:r>
      <w:r w:rsidR="00466F92">
        <w:t>g</w:t>
      </w:r>
      <w:r w:rsidR="009926EB">
        <w:t>s</w:t>
      </w:r>
      <w:r w:rsidR="00466F92">
        <w:t>.</w:t>
      </w:r>
      <w:r w:rsidR="009926EB">
        <w:t xml:space="preserve"> 1</w:t>
      </w:r>
      <w:r w:rsidR="00466F92">
        <w:t xml:space="preserve"> and 3</w:t>
      </w:r>
      <w:r w:rsidR="009926EB">
        <w:t>, Tables 3-4).</w:t>
      </w:r>
      <w:r w:rsidR="00762789">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762789">
        <w:t xml:space="preserve"> was not estimated, the effect of adding the 2D AR(1) structure on estimates of </w:t>
      </w:r>
      <w:r w:rsidR="006919C1" w:rsidRPr="006919C1">
        <w:rPr>
          <w:i/>
          <w:iCs/>
        </w:rPr>
        <w:t>F</w:t>
      </w:r>
      <w:r w:rsidR="006919C1">
        <w:t xml:space="preserve"> </w:t>
      </w:r>
      <w:r w:rsidR="00762789">
        <w:t xml:space="preserve">and SSB was similar as for the NAA models: lower </w:t>
      </w:r>
      <w:r w:rsidR="006919C1" w:rsidRPr="006919C1">
        <w:rPr>
          <w:i/>
          <w:iCs/>
        </w:rPr>
        <w:t>F</w:t>
      </w:r>
      <w:r w:rsidR="00762789">
        <w:t xml:space="preserve"> and higher SSB by about </w:t>
      </w:r>
      <w:r w:rsidR="00D401DC">
        <w:t>10-</w:t>
      </w:r>
      <w:r w:rsidR="00762789">
        <w:t xml:space="preserve">15% </w:t>
      </w:r>
      <w:r w:rsidR="00D401DC">
        <w:t xml:space="preserve">during assessment years, similar terminal year status, and then lower SSB in short-term projections by a greater amount </w:t>
      </w:r>
      <w:r w:rsidR="00762789">
        <w:t>(Fig. 2).</w:t>
      </w:r>
      <w:r w:rsidR="00D401DC">
        <w:t xml:space="preserve"> Models that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D401DC">
        <w:t xml:space="preserve"> increased </w:t>
      </w:r>
      <w:r w:rsidR="00D401DC" w:rsidRPr="00D401DC">
        <w:rPr>
          <w:i/>
          <w:iCs/>
        </w:rPr>
        <w:t>M</w:t>
      </w:r>
      <w:r w:rsidR="00D401DC">
        <w:t xml:space="preserve"> compared to the value fixed in the assessment, and adding the 2D </w:t>
      </w:r>
      <w:proofErr w:type="gramStart"/>
      <w:r w:rsidR="00D401DC">
        <w:t>AR(</w:t>
      </w:r>
      <w:proofErr w:type="gramEnd"/>
      <w:r w:rsidR="00D401DC">
        <w:t xml:space="preserve">1) structure on </w:t>
      </w:r>
      <w:r w:rsidR="00D401DC" w:rsidRPr="00D401DC">
        <w:rPr>
          <w:i/>
          <w:iCs/>
        </w:rPr>
        <w:t>M</w:t>
      </w:r>
      <w:r w:rsidR="00D401DC">
        <w:t xml:space="preserve"> deviations resulted in larger differences in </w:t>
      </w:r>
      <w:r w:rsidR="006919C1" w:rsidRPr="006919C1">
        <w:rPr>
          <w:i/>
          <w:iCs/>
        </w:rPr>
        <w:t>F</w:t>
      </w:r>
      <w:r w:rsidR="006919C1">
        <w:t xml:space="preserve"> </w:t>
      </w:r>
      <w:r w:rsidR="00D401DC">
        <w:t>and SSB.</w:t>
      </w:r>
      <w:r w:rsidR="004E2F49">
        <w:t xml:space="preserve">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4E2F49">
        <w:t xml:space="preserve"> was estimated or not, </w:t>
      </w:r>
      <w:r w:rsidR="00FC6562" w:rsidRPr="00FC6562">
        <w:rPr>
          <w:i/>
          <w:iCs/>
        </w:rPr>
        <w:t>M</w:t>
      </w:r>
      <w:r w:rsidR="00FC6562">
        <w:t xml:space="preserve"> deviations for younger ages in models with 2D </w:t>
      </w:r>
      <w:proofErr w:type="gramStart"/>
      <w:r w:rsidR="00FC6562">
        <w:t>AR(</w:t>
      </w:r>
      <w:proofErr w:type="gramEnd"/>
      <w:r w:rsidR="00FC6562">
        <w:t xml:space="preserve">1) autocorrelation were positive in the terminal year (Fig. 3). This </w:t>
      </w:r>
      <w:r w:rsidR="00BB5F1E">
        <w:t>wa</w:t>
      </w:r>
      <w:r w:rsidR="00FC6562">
        <w:t xml:space="preserve">s consistent with the NAA 2D </w:t>
      </w:r>
      <w:proofErr w:type="gramStart"/>
      <w:r w:rsidR="00FC6562">
        <w:t>AR(</w:t>
      </w:r>
      <w:proofErr w:type="gramEnd"/>
      <w:r w:rsidR="00FC6562">
        <w:t>1) models estimating negative survival in this period (Fig. 1), and explain</w:t>
      </w:r>
      <w:r w:rsidR="00BB5F1E">
        <w:t>ed</w:t>
      </w:r>
      <w:r w:rsidR="00FC6562">
        <w:t xml:space="preserve"> why adding 2D AR(1) </w:t>
      </w:r>
      <w:commentRangeStart w:id="49"/>
      <w:r w:rsidR="00FC6562">
        <w:t>autocorrelation</w:t>
      </w:r>
      <w:commentRangeEnd w:id="49"/>
      <w:r w:rsidR="004F6A20">
        <w:rPr>
          <w:rStyle w:val="CommentReference"/>
          <w:rFonts w:eastAsiaTheme="minorEastAsia"/>
          <w:lang w:eastAsia="zh-CN"/>
        </w:rPr>
        <w:commentReference w:id="49"/>
      </w:r>
      <w:r w:rsidR="00FC6562">
        <w:t xml:space="preserve"> 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60A51020" w:rsidR="00D11E41" w:rsidRDefault="00D401DC" w:rsidP="00D401DC">
      <w:pPr>
        <w:pStyle w:val="Chapterheading0"/>
        <w:jc w:val="left"/>
        <w:rPr>
          <w:lang w:eastAsia="zh-CN"/>
        </w:rPr>
      </w:pPr>
      <w:r>
        <w:rPr>
          <w:lang w:eastAsia="zh-CN"/>
        </w:rPr>
        <w:t xml:space="preserve">Models that attempted to estimate deviations in both survival and </w:t>
      </w:r>
      <w:r w:rsidRPr="0033309B">
        <w:rPr>
          <w:i/>
          <w:iCs/>
          <w:lang w:eastAsia="zh-CN"/>
        </w:rPr>
        <w:t>M</w:t>
      </w:r>
      <w:r>
        <w:rPr>
          <w:lang w:eastAsia="zh-CN"/>
        </w:rPr>
        <w:t xml:space="preserve"> with 2D </w:t>
      </w:r>
      <w:proofErr w:type="gramStart"/>
      <w:r>
        <w:rPr>
          <w:lang w:eastAsia="zh-CN"/>
        </w:rPr>
        <w:t>AR(</w:t>
      </w:r>
      <w:proofErr w:type="gramEnd"/>
      <w:r>
        <w:rPr>
          <w:lang w:eastAsia="zh-CN"/>
        </w:rPr>
        <w:t xml:space="preserve">1) autocorrelation failed to converge. However, adding independent </w:t>
      </w:r>
      <w:r w:rsidRPr="0033309B">
        <w:rPr>
          <w:i/>
          <w:iCs/>
          <w:lang w:eastAsia="zh-CN"/>
        </w:rPr>
        <w:t>M</w:t>
      </w:r>
      <w:r>
        <w:rPr>
          <w:lang w:eastAsia="zh-CN"/>
        </w:rPr>
        <w:t xml:space="preserve"> deviations to NAA-6 (2D AR(1) on survival) and adding independent survival deviations to M-5 and M-10 (2D AR(1) on </w:t>
      </w:r>
      <w:r w:rsidRPr="0033309B">
        <w:rPr>
          <w:i/>
          <w:iCs/>
          <w:lang w:eastAsia="zh-CN"/>
        </w:rPr>
        <w:t>M</w:t>
      </w:r>
      <w:r>
        <w:rPr>
          <w:lang w:eastAsia="zh-CN"/>
        </w:rPr>
        <w:t>)</w:t>
      </w:r>
      <w:r w:rsidR="0033309B">
        <w:rPr>
          <w:lang w:eastAsia="zh-CN"/>
        </w:rPr>
        <w:t xml:space="preserve"> substantially improved model fit (lower AIC by 25.9, 9.5, and 3.8, respectively; Tables 3-5). Differences in </w:t>
      </w:r>
      <w:proofErr w:type="spellStart"/>
      <w:r w:rsidR="0033309B">
        <w:rPr>
          <w:lang w:eastAsia="zh-CN"/>
        </w:rPr>
        <w:t>Mohn’s</w:t>
      </w:r>
      <w:proofErr w:type="spellEnd"/>
      <w:r w:rsidR="0033309B">
        <w:rPr>
          <w:lang w:eastAsia="zh-CN"/>
        </w:rPr>
        <w:t xml:space="preserve">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w:t>
      </w:r>
      <w:proofErr w:type="spellStart"/>
      <w:r w:rsidR="006E69F6">
        <w:rPr>
          <w:lang w:eastAsia="zh-CN"/>
        </w:rPr>
        <w:t>Mohn’s</w:t>
      </w:r>
      <w:proofErr w:type="spellEnd"/>
      <w:r w:rsidR="006E69F6">
        <w:rPr>
          <w:lang w:eastAsia="zh-CN"/>
        </w:rPr>
        <w:t xml:space="preserve">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397477">
        <w:rPr>
          <w:lang w:eastAsia="zh-CN"/>
        </w:rPr>
        <w:t xml:space="preserve">Including independent deviations in survival and </w:t>
      </w:r>
      <w:r w:rsidR="00397477" w:rsidRPr="00397477">
        <w:rPr>
          <w:i/>
          <w:iCs/>
          <w:lang w:eastAsia="zh-CN"/>
        </w:rPr>
        <w:t>M</w:t>
      </w:r>
      <w:r w:rsidR="00397477">
        <w:rPr>
          <w:lang w:eastAsia="zh-CN"/>
        </w:rPr>
        <w:t xml:space="preserve"> </w:t>
      </w:r>
      <w:r w:rsidR="004C2A77">
        <w:rPr>
          <w:lang w:eastAsia="zh-CN"/>
        </w:rPr>
        <w:t>had the largest</w:t>
      </w:r>
      <w:r w:rsidR="00397477">
        <w:rPr>
          <w:lang w:eastAsia="zh-CN"/>
        </w:rPr>
        <w:t xml:space="preserve"> </w:t>
      </w:r>
      <w:r w:rsidR="00397477">
        <w:rPr>
          <w:lang w:eastAsia="zh-CN"/>
        </w:rPr>
        <w:lastRenderedPageBreak/>
        <w:t xml:space="preserve">impact on </w:t>
      </w:r>
      <w:r w:rsidR="006919C1" w:rsidRPr="006919C1">
        <w:rPr>
          <w:i/>
          <w:iCs/>
        </w:rPr>
        <w:t>F</w:t>
      </w:r>
      <w:r w:rsidR="00397477">
        <w:rPr>
          <w:lang w:eastAsia="zh-CN"/>
        </w:rPr>
        <w:t xml:space="preserve"> </w:t>
      </w:r>
      <w:r w:rsidR="004C2A77">
        <w:rPr>
          <w:lang w:eastAsia="zh-CN"/>
        </w:rPr>
        <w:t>and</w:t>
      </w:r>
      <w:r w:rsidR="00397477">
        <w:rPr>
          <w:lang w:eastAsia="zh-CN"/>
        </w:rPr>
        <w:t xml:space="preserve"> SSB estimates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397477">
        <w:t xml:space="preserve"> </w:t>
      </w:r>
      <w:r w:rsidR="00397477">
        <w:rPr>
          <w:lang w:eastAsia="zh-CN"/>
        </w:rPr>
        <w:t>was estimated (Fig. 2).</w:t>
      </w:r>
      <w:r w:rsidR="004C2A77">
        <w:rPr>
          <w:lang w:eastAsia="zh-CN"/>
        </w:rPr>
        <w:t xml:space="preserve"> 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 xml:space="preserve">further into the projection years (M-5 in Fig. 3; top panel in Fig. 4). </w:t>
      </w:r>
      <w:commentRangeStart w:id="50"/>
      <w:r w:rsidR="004C2A77">
        <w:rPr>
          <w:lang w:eastAsia="zh-CN"/>
        </w:rPr>
        <w:t>The result was</w:t>
      </w:r>
      <w:r w:rsidR="00682973">
        <w:rPr>
          <w:lang w:eastAsia="zh-CN"/>
        </w:rPr>
        <w:t xml:space="preserve"> a more pronounced decline in projected SSB</w:t>
      </w:r>
      <w:commentRangeEnd w:id="50"/>
      <w:r w:rsidR="00AC6639">
        <w:rPr>
          <w:rStyle w:val="CommentReference"/>
          <w:rFonts w:eastAsiaTheme="minorEastAsia"/>
          <w:lang w:eastAsia="zh-CN"/>
        </w:rPr>
        <w:commentReference w:id="50"/>
      </w:r>
      <w:r w:rsidR="00682973">
        <w:rPr>
          <w:lang w:eastAsia="zh-CN"/>
        </w:rPr>
        <w:t xml:space="preserve"> (Fig. 2).</w:t>
      </w:r>
    </w:p>
    <w:p w14:paraId="05ECB751" w14:textId="32BF62CD" w:rsidR="00500450" w:rsidRPr="00500450" w:rsidRDefault="00BC621B" w:rsidP="001829AC">
      <w:pPr>
        <w:pStyle w:val="Heading2"/>
      </w:pPr>
      <w:r>
        <w:t xml:space="preserve">3.4.  </w:t>
      </w:r>
      <w:r w:rsidR="00D11E41">
        <w:t>Incorporating the CPI-recruitment effect</w:t>
      </w:r>
    </w:p>
    <w:p w14:paraId="65415220" w14:textId="38988332"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w:t>
      </w:r>
      <w:ins w:id="51" w:author="Haikun Xu" w:date="2020-08-07T15:13:00Z">
        <w:r w:rsidR="00AC6639">
          <w:t xml:space="preserve">converged </w:t>
        </w:r>
      </w:ins>
      <w:r w:rsidR="00182599">
        <w:t>NAA-M models</w:t>
      </w:r>
      <w:del w:id="52" w:author="Haikun Xu" w:date="2020-08-07T15:13:00Z">
        <w:r w:rsidR="00182599" w:rsidDel="00AC6639">
          <w:delText xml:space="preserve"> which converged</w:delText>
        </w:r>
      </w:del>
      <w:r w:rsidR="00182599">
        <w:t xml:space="preserve"> (Tables 5-6).</w:t>
      </w:r>
      <w:r w:rsidR="00DD5593" w:rsidRPr="0025627F">
        <w:t xml:space="preserve"> </w:t>
      </w:r>
      <w:r w:rsidR="00561F49">
        <w:t xml:space="preserve">Across models with different random effects on survival and </w:t>
      </w:r>
      <w:r w:rsidR="00561F49" w:rsidRPr="003A2643">
        <w:rPr>
          <w:i/>
          <w:iCs/>
        </w:rPr>
        <w:t>M</w:t>
      </w:r>
      <w:r w:rsidR="00561F49">
        <w:t xml:space="preserve">, including a CPI effect on recruitment reduced </w:t>
      </w:r>
      <w:proofErr w:type="spellStart"/>
      <w:r w:rsidR="00561F49">
        <w:t>Mohn’s</w:t>
      </w:r>
      <w:proofErr w:type="spellEnd"/>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The NAA-M-CPI model with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had the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of all models considered (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w:t>
      </w:r>
      <w:commentRangeStart w:id="53"/>
      <w:r w:rsidR="00F1264C">
        <w:t xml:space="preserve">deviations in survival and </w:t>
      </w:r>
      <w:r w:rsidR="006919C1">
        <w:rPr>
          <w:i/>
          <w:iCs/>
        </w:rPr>
        <w:t>M</w:t>
      </w:r>
      <w:r w:rsidR="00F1264C">
        <w:t xml:space="preserve"> </w:t>
      </w:r>
      <w:commentRangeEnd w:id="53"/>
      <w:r w:rsidR="00AC6639">
        <w:rPr>
          <w:rStyle w:val="CommentReference"/>
          <w:rFonts w:eastAsiaTheme="minorEastAsia"/>
          <w:lang w:eastAsia="zh-CN"/>
        </w:rPr>
        <w:commentReference w:id="53"/>
      </w:r>
      <w:r w:rsidR="00F1264C">
        <w:t>were already included (</w:t>
      </w:r>
      <w:commentRangeStart w:id="54"/>
      <w:r w:rsidR="00F1264C">
        <w:t>Fig. 7</w:t>
      </w:r>
      <w:commentRangeEnd w:id="54"/>
      <w:r w:rsidR="00E37C5E">
        <w:rPr>
          <w:rStyle w:val="CommentReference"/>
          <w:rFonts w:eastAsiaTheme="minorEastAsia"/>
          <w:lang w:eastAsia="zh-CN"/>
        </w:rPr>
        <w:commentReference w:id="54"/>
      </w:r>
      <w:r w:rsidR="00F1264C">
        <w:t>).</w:t>
      </w:r>
    </w:p>
    <w:p w14:paraId="37BA3DB9" w14:textId="77777777" w:rsidR="0019695A" w:rsidRPr="009A4919" w:rsidRDefault="002767EC" w:rsidP="001829AC">
      <w:pPr>
        <w:pStyle w:val="Heading1"/>
        <w:numPr>
          <w:ilvl w:val="0"/>
          <w:numId w:val="15"/>
        </w:numPr>
      </w:pPr>
      <w:bookmarkStart w:id="55" w:name="_Toc465598053"/>
      <w:r w:rsidRPr="004074B0">
        <w:t>Discussion</w:t>
      </w:r>
      <w:bookmarkEnd w:id="55"/>
    </w:p>
    <w:p w14:paraId="2E295D35" w14:textId="3CD4BD0A"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w:t>
      </w:r>
      <w:proofErr w:type="gramStart"/>
      <w:r w:rsidR="006C6D17" w:rsidRPr="00097DD1">
        <w:t>AR</w:t>
      </w:r>
      <w:r w:rsidR="006C6D17" w:rsidRPr="00097DD1">
        <w:rPr>
          <w:lang w:eastAsia="zh-CN"/>
        </w:rPr>
        <w:t>(</w:t>
      </w:r>
      <w:proofErr w:type="gramEnd"/>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 b</w:t>
      </w:r>
      <w:r w:rsidR="003C2776">
        <w:t xml:space="preserve">oth </w:t>
      </w:r>
      <w:r w:rsidR="00A7735F">
        <w:t xml:space="preserve">the two </w:t>
      </w:r>
      <w:r w:rsidR="00A02FEC">
        <w:t>autocorrelation</w:t>
      </w:r>
      <w:r w:rsidR="00A7735F">
        <w:t xml:space="preserve"> coefficients </w:t>
      </w:r>
      <w:r w:rsidR="00A02FEC">
        <w:t xml:space="preserve">in the 2D </w:t>
      </w:r>
      <w:proofErr w:type="gramStart"/>
      <w:r w:rsidR="00A02FEC">
        <w:t>AR(</w:t>
      </w:r>
      <w:proofErr w:type="gramEnd"/>
      <w:r w:rsidR="00A02FEC">
        <w:t xml:space="preserve">1) </w:t>
      </w:r>
      <w:r w:rsidR="003C2776">
        <w:t xml:space="preserve">smoother </w:t>
      </w:r>
      <w:r w:rsidR="00A7735F">
        <w:t>can</w:t>
      </w:r>
      <w:r w:rsidR="00A02FEC">
        <w:t xml:space="preserve"> either</w:t>
      </w:r>
      <w:r w:rsidR="00A7735F">
        <w:t xml:space="preserve"> be specified </w:t>
      </w:r>
      <w:r w:rsidR="00A02FEC">
        <w:t xml:space="preserve">at </w:t>
      </w:r>
      <w:r w:rsidR="00A02FEC">
        <w:lastRenderedPageBreak/>
        <w:t xml:space="preserve">fixed values </w:t>
      </w:r>
      <w:r w:rsidR="00A7735F">
        <w:t xml:space="preserve">or estimated </w:t>
      </w:r>
      <w:r w:rsidR="00B96A98">
        <w:t xml:space="preserve">as </w:t>
      </w:r>
      <w:r w:rsidR="008E4589">
        <w:t>parameter</w:t>
      </w:r>
      <w:r w:rsidR="00B96A98">
        <w:t>s</w:t>
      </w:r>
      <w:ins w:id="56" w:author="Haikun Xu" w:date="2020-08-07T15:19:00Z">
        <w:r w:rsidR="00756AD7">
          <w:t xml:space="preserve"> </w:t>
        </w:r>
        <w:commentRangeStart w:id="57"/>
        <w:r w:rsidR="00756AD7">
          <w:t>in the assessment model</w:t>
        </w:r>
        <w:commentRangeEnd w:id="57"/>
        <w:r w:rsidR="00E67145">
          <w:rPr>
            <w:rStyle w:val="CommentReference"/>
            <w:rFonts w:eastAsiaTheme="minorEastAsia"/>
            <w:lang w:eastAsia="zh-CN"/>
          </w:rPr>
          <w:commentReference w:id="57"/>
        </w:r>
      </w:ins>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w:t>
      </w:r>
      <w:proofErr w:type="gramStart"/>
      <w:r w:rsidR="00A02FEC">
        <w:t>AR(</w:t>
      </w:r>
      <w:proofErr w:type="gramEnd"/>
      <w:r w:rsidR="00A02FEC">
        <w:t xml:space="preserve">1) </w:t>
      </w:r>
      <w:commentRangeStart w:id="58"/>
      <w:r w:rsidR="00A02FEC">
        <w:t>correlation</w:t>
      </w:r>
      <w:commentRangeEnd w:id="58"/>
      <w:r w:rsidR="00E67145">
        <w:rPr>
          <w:rStyle w:val="CommentReference"/>
          <w:rFonts w:eastAsiaTheme="minorEastAsia"/>
          <w:lang w:eastAsia="zh-CN"/>
        </w:rPr>
        <w:commentReference w:id="58"/>
      </w:r>
      <w:r w:rsidR="00A02FEC">
        <w:t xml:space="preserve">. Specific to SNEMA yellowtail flounder, </w:t>
      </w:r>
      <w:commentRangeStart w:id="59"/>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commentRangeEnd w:id="59"/>
      <w:r w:rsidR="00E67145">
        <w:rPr>
          <w:rStyle w:val="CommentReference"/>
          <w:rFonts w:eastAsiaTheme="minorEastAsia"/>
          <w:lang w:eastAsia="zh-CN"/>
        </w:rPr>
        <w:commentReference w:id="59"/>
      </w:r>
      <w:r w:rsidR="002C36A2">
        <w:rPr>
          <w:lang w:eastAsia="zh-CN"/>
        </w:rPr>
        <w:t xml:space="preserve"> </w:t>
      </w:r>
      <w:r w:rsidR="00A02FEC">
        <w:rPr>
          <w:lang w:eastAsia="zh-CN"/>
        </w:rPr>
        <w:t xml:space="preserve">However, including both dimensions as a 2D AR(1) process consistently resulted in 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 xml:space="preserve">the variation in adult survival is </w:t>
      </w:r>
      <w:r w:rsidR="00BB1244">
        <w:t xml:space="preserve">at least </w:t>
      </w:r>
      <w:r w:rsidR="00172EDA">
        <w:t xml:space="preserve">as </w:t>
      </w:r>
      <w:r w:rsidR="00941E66">
        <w:t>influential</w:t>
      </w:r>
      <w:r w:rsidR="00172EDA">
        <w:t xml:space="preserve"> as </w:t>
      </w:r>
      <w:r w:rsidR="00941E66">
        <w:t xml:space="preserve">recruitment </w:t>
      </w:r>
      <w:r w:rsidR="00BB1244">
        <w:t xml:space="preserve">variation </w:t>
      </w:r>
      <w:r w:rsidR="00941E66">
        <w:t>to the population dynamics of SNEMA yellowtail flounder.</w:t>
      </w:r>
    </w:p>
    <w:p w14:paraId="7EDEA377" w14:textId="4FF65560"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7F6F3D">
        <w:t>as well as</w:t>
      </w:r>
      <w:r w:rsidR="0040254B">
        <w:t xml:space="preserve"> near-term </w:t>
      </w:r>
      <w:r w:rsidR="000F4329">
        <w:t xml:space="preserve">SSB </w:t>
      </w:r>
      <w:r>
        <w:t xml:space="preserve">predictions, </w:t>
      </w:r>
      <w:del w:id="60" w:author="Haikun Xu" w:date="2020-08-07T15:25:00Z">
        <w:r w:rsidR="00FE3B3F" w:rsidDel="00E67145">
          <w:delText xml:space="preserve">and </w:delText>
        </w:r>
      </w:del>
      <w:ins w:id="61" w:author="Haikun Xu" w:date="2020-08-07T15:25:00Z">
        <w:r w:rsidR="00E67145">
          <w:t xml:space="preserve">while </w:t>
        </w:r>
      </w:ins>
      <w:r w:rsidR="00FE3B3F">
        <w:t>that</w:t>
      </w:r>
      <w:r w:rsidR="00573299">
        <w:t xml:space="preserve"> </w:t>
      </w:r>
      <w:r w:rsidR="00FE3B3F">
        <w:t xml:space="preserve">including an effect of the CPI on </w:t>
      </w:r>
      <w:r w:rsidR="00B62D84">
        <w:t>recruitment</w:t>
      </w:r>
      <w:r w:rsidR="00FE3B3F">
        <w:t xml:space="preserve"> in models with survival and </w:t>
      </w:r>
      <w:r w:rsidR="00FE3B3F" w:rsidRPr="00FE3B3F">
        <w:rPr>
          <w:i/>
          <w:iCs/>
        </w:rPr>
        <w:t>M</w:t>
      </w:r>
      <w:r w:rsidR="00FE3B3F">
        <w:t xml:space="preserve"> deviations</w:t>
      </w:r>
      <w:r w:rsidR="00B62D84">
        <w:t xml:space="preserve"> </w:t>
      </w:r>
      <w:r w:rsidR="00573299">
        <w:t xml:space="preserve">negligibly impacted the estimates of SSB and </w:t>
      </w:r>
      <m:oMath>
        <m:r>
          <w:rPr>
            <w:rFonts w:ascii="Cambria Math" w:hAnsi="Cambria Math"/>
          </w:rPr>
          <m:t>F</m:t>
        </m:r>
      </m:oMath>
      <w:r w:rsidR="00FE3B3F">
        <w:t xml:space="preserve">. </w:t>
      </w:r>
      <w:commentRangeStart w:id="62"/>
      <w:r w:rsidR="00FE3B3F">
        <w:t xml:space="preserve">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AR(1) smoother to the assessment of SNEMA yellowtail flounder</w:t>
      </w:r>
      <w:r w:rsidR="004E3AB5">
        <w:t>.</w:t>
      </w:r>
      <w:commentRangeEnd w:id="62"/>
      <w:r w:rsidR="00E67145">
        <w:rPr>
          <w:rStyle w:val="CommentReference"/>
          <w:rFonts w:eastAsiaTheme="minorEastAsia"/>
          <w:lang w:eastAsia="zh-CN"/>
        </w:rPr>
        <w:commentReference w:id="62"/>
      </w:r>
      <w:r w:rsidR="004E3AB5">
        <w:t xml:space="preserve"> </w:t>
      </w:r>
      <w:r w:rsidR="00FE3B3F">
        <w:t>T</w:t>
      </w:r>
      <w:r>
        <w:t>h</w:t>
      </w:r>
      <w:r w:rsidR="00FE3B3F">
        <w:t>e</w:t>
      </w:r>
      <w:r>
        <w:t xml:space="preserve"> 2D AR(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to be</w:t>
      </w:r>
      <w:r w:rsidR="005425D7">
        <w:t xml:space="preserve"> </w:t>
      </w:r>
      <w:r w:rsidR="00163EEE">
        <w:t>sex-specific</w:t>
      </w:r>
      <w:r w:rsidR="00DC1A90">
        <w:t xml:space="preserve">. </w:t>
      </w:r>
      <w:r w:rsidR="00604172">
        <w:t xml:space="preserve">A 3D </w:t>
      </w:r>
      <w:proofErr w:type="gramStart"/>
      <w:r w:rsidR="00604172">
        <w:t>AR(</w:t>
      </w:r>
      <w:proofErr w:type="gramEnd"/>
      <w:r w:rsidR="00604172">
        <w:t xml:space="preserve">1) process across year, age, and cohort could be appropriat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e introduce in this paper can </w:t>
      </w:r>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r w:rsidR="00073AF1">
        <w:t xml:space="preserve"> (e.g.,</w:t>
      </w:r>
      <w:commentRangeStart w:id="63"/>
      <w:r w:rsidR="00073AF1">
        <w:t xml:space="preserve"> selectivity </w:t>
      </w:r>
      <w:commentRangeEnd w:id="63"/>
      <w:r w:rsidR="00E67145">
        <w:rPr>
          <w:rStyle w:val="CommentReference"/>
          <w:rFonts w:eastAsiaTheme="minorEastAsia"/>
          <w:lang w:eastAsia="zh-CN"/>
        </w:rPr>
        <w:commentReference w:id="63"/>
      </w:r>
      <w:r w:rsidR="00073AF1">
        <w:t>and growth</w:t>
      </w:r>
      <w:r w:rsidR="00073AF1">
        <w:rPr>
          <w:rFonts w:hint="eastAsia"/>
          <w:lang w:eastAsia="zh-CN"/>
        </w:rPr>
        <w:t>)</w:t>
      </w:r>
      <w:r w:rsidR="00073AF1">
        <w:t xml:space="preserve"> as well,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development of next-generation </w:t>
      </w:r>
      <w:r w:rsidR="00910F66">
        <w:t xml:space="preserve">stock </w:t>
      </w:r>
      <w:r w:rsidR="002F71CB">
        <w:t>assessment model</w:t>
      </w:r>
      <w:r w:rsidR="00604172">
        <w:t xml:space="preserve">s with mixed effects (Punt et al. 2020). Indeed, WHAM makes heavy use of 2D </w:t>
      </w:r>
      <w:proofErr w:type="gramStart"/>
      <w:r w:rsidR="00604172">
        <w:t>AR(</w:t>
      </w:r>
      <w:proofErr w:type="gramEnd"/>
      <w:r w:rsidR="00604172">
        <w:t xml:space="preserve">1) random effects, currently </w:t>
      </w:r>
      <w:r w:rsidR="00604172">
        <w:lastRenderedPageBreak/>
        <w:t>allowing users to specify them on numbers-at-age, natural mortality, and selectivity (Stock and Miller, this issue).</w:t>
      </w:r>
    </w:p>
    <w:p w14:paraId="3E321473" w14:textId="5C83F367"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w:t>
      </w:r>
      <w:proofErr w:type="gramStart"/>
      <w:r w:rsidRPr="005F7AC4">
        <w:t>AR(</w:t>
      </w:r>
      <w:proofErr w:type="gramEnd"/>
      <w:r w:rsidRPr="005F7AC4">
        <w:t>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 xml:space="preserve">2D </w:t>
      </w:r>
      <w:proofErr w:type="gramStart"/>
      <w:r w:rsidR="00BE227A" w:rsidRPr="005F7AC4">
        <w:t>AR(</w:t>
      </w:r>
      <w:proofErr w:type="gramEnd"/>
      <w:r w:rsidR="00BE227A" w:rsidRPr="005F7AC4">
        <w:t>1)</w:t>
      </w:r>
      <w:r w:rsidR="00BE227A">
        <w:t xml:space="preserve"> deviations in survival led to lower AIC, while the model with </w:t>
      </w:r>
      <w:r w:rsidR="00BE227A" w:rsidRPr="005F7AC4">
        <w:t>2D AR(1)</w:t>
      </w:r>
      <w:r w:rsidR="00BE227A">
        <w:t xml:space="preserve"> deviations in </w:t>
      </w:r>
      <w:r w:rsidR="00BE227A" w:rsidRPr="00BE227A">
        <w:rPr>
          <w:i/>
          <w:iCs/>
        </w:rPr>
        <w:t>M</w:t>
      </w:r>
      <w:r w:rsidR="00BE227A">
        <w:t xml:space="preserve"> had lower </w:t>
      </w:r>
      <w:proofErr w:type="spellStart"/>
      <w:r w:rsidR="00BE227A">
        <w:t>Mohn’s</w:t>
      </w:r>
      <w:proofErr w:type="spellEnd"/>
      <w:r w:rsidR="00BE227A">
        <w:t xml:space="preserve"> </w:t>
      </w:r>
      <m:oMath>
        <m:r>
          <w:rPr>
            <w:rFonts w:ascii="Cambria Math" w:hAnsi="Cambria Math"/>
          </w:rPr>
          <m:t>ρ</m:t>
        </m:r>
      </m:oMath>
      <w:r w:rsidR="00BE227A">
        <w:t xml:space="preserve"> (Tables 3-4,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w:t>
      </w:r>
      <w:proofErr w:type="spellStart"/>
      <w:r w:rsidR="005E3306">
        <w:t>Mohn’s</w:t>
      </w:r>
      <w:proofErr w:type="spellEnd"/>
      <w:r w:rsidR="005E3306">
        <w:t xml:space="preserve">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including </w:t>
      </w:r>
      <w:r w:rsidR="005E6D51">
        <w:t xml:space="preserve">these factors in the SNEMA yellowtail flounder assessment would provide </w:t>
      </w:r>
      <w:r w:rsidR="00647571">
        <w:t xml:space="preserve">more </w:t>
      </w:r>
      <w:commentRangeStart w:id="64"/>
      <w:r w:rsidR="00647571">
        <w:t>reliabl</w:t>
      </w:r>
      <w:r w:rsidR="005E6D51">
        <w:t>e</w:t>
      </w:r>
      <w:commentRangeEnd w:id="64"/>
      <w:r w:rsidR="007C3B7B">
        <w:rPr>
          <w:rStyle w:val="CommentReference"/>
          <w:rFonts w:eastAsiaTheme="minorEastAsia"/>
          <w:lang w:eastAsia="zh-CN"/>
        </w:rPr>
        <w:commentReference w:id="64"/>
      </w:r>
      <w:r w:rsidR="00647571">
        <w:t xml:space="preserve"> </w:t>
      </w:r>
      <w:r w:rsidR="005E6D51">
        <w:t>estimates</w:t>
      </w:r>
      <w:r w:rsidR="00647571">
        <w:t xml:space="preserve"> </w:t>
      </w:r>
      <w:r w:rsidR="005E6D51">
        <w:t xml:space="preserve">of </w:t>
      </w:r>
      <w:r w:rsidR="00EF0F2D">
        <w:t>stock and harvest status.</w:t>
      </w:r>
    </w:p>
    <w:p w14:paraId="2247624F" w14:textId="3BDF292A" w:rsidR="002767EC" w:rsidRDefault="00190D85" w:rsidP="001829AC">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ins w:id="65" w:author="Haikun Xu" w:date="2020-08-07T15:38:00Z">
        <w:r w:rsidR="007C3B7B">
          <w:t xml:space="preserve">by </w:t>
        </w:r>
      </w:ins>
      <w:r w:rsidR="00BB5F1E">
        <w:t xml:space="preserve">about 30%, </w:t>
      </w:r>
      <w:r w:rsidR="0070101E">
        <w:t>when</w:t>
      </w:r>
      <w:r w:rsidR="001856BF">
        <w:t xml:space="preserve"> </w:t>
      </w:r>
      <w:r>
        <w:t>the</w:t>
      </w:r>
      <w:r w:rsidR="0070101E">
        <w:t xml:space="preserve"> </w:t>
      </w:r>
      <w:r w:rsidR="001856BF">
        <w:t xml:space="preserve">2D </w:t>
      </w:r>
      <w:proofErr w:type="gramStart"/>
      <w:r w:rsidR="001856BF">
        <w:t>AR(</w:t>
      </w:r>
      <w:proofErr w:type="gramEnd"/>
      <w:r w:rsidR="001856BF">
        <w:t xml:space="preserve">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e.g. NAA-1, NAA-3, M-2),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1A0BB6">
        <w:t xml:space="preserve">affects short-term projections, </w:t>
      </w:r>
      <w:commentRangeStart w:id="66"/>
      <w:r w:rsidR="001A0BB6">
        <w:t xml:space="preserve">with the trend near the assessment terminal year becoming important. </w:t>
      </w:r>
      <w:commentRangeEnd w:id="66"/>
      <w:r w:rsidR="007C3B7B">
        <w:rPr>
          <w:rStyle w:val="CommentReference"/>
          <w:rFonts w:eastAsiaTheme="minorEastAsia"/>
          <w:lang w:eastAsia="zh-CN"/>
        </w:rPr>
        <w:commentReference w:id="66"/>
      </w:r>
      <w:r w:rsidR="001A0BB6">
        <w:t xml:space="preserve">In the case of SNEMA yellowtail flounder,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1A0BB6">
        <w:t>in recent years</w:t>
      </w:r>
      <w:r w:rsidR="001C68B4">
        <w:t xml:space="preserve">, and this clearly resulted in lower projected SSB. The effect of including the 2D </w:t>
      </w:r>
      <w:proofErr w:type="gramStart"/>
      <w:r w:rsidR="001C68B4">
        <w:t>AR(</w:t>
      </w:r>
      <w:proofErr w:type="gramEnd"/>
      <w:r w:rsidR="001C68B4">
        <w:t>1) on survival deviations was less straightforward, because projected survival deviations were negative for younger ages and positive for older ages.</w:t>
      </w:r>
      <w:r w:rsidR="00D058E4">
        <w:t xml:space="preserve"> The combined effect in the first projection year was a reduction in forecasted SSB relative to the model with independent deviations. In subsequent years, the forecasted SSB increased. The explanation for this counterintuitive result is that the older ages contribute more to SSB than younger ages, and the </w:t>
      </w:r>
      <w:r w:rsidR="001E3FA3">
        <w:t xml:space="preserve">cumulative effect of consecutive years with </w:t>
      </w:r>
      <w:r w:rsidR="001E3FA3">
        <w:lastRenderedPageBreak/>
        <w:t>slightly elevated survival of the plus-group trumped the reduced survival of younger ages. Therefore</w:t>
      </w:r>
      <w:r w:rsidR="002767EC" w:rsidRPr="001D6560">
        <w:t xml:space="preserve">, </w:t>
      </w:r>
      <w:r w:rsidR="006C7F86" w:rsidRPr="001D6560">
        <w:t xml:space="preserve">implementing 2D </w:t>
      </w:r>
      <w:proofErr w:type="gramStart"/>
      <w:r w:rsidR="006C7F86" w:rsidRPr="001D6560">
        <w:t>AR(</w:t>
      </w:r>
      <w:proofErr w:type="gramEnd"/>
      <w:r w:rsidR="006C7F86" w:rsidRPr="001D6560">
        <w:t xml:space="preserve">1) </w:t>
      </w:r>
      <w:r w:rsidR="001E3FA3">
        <w:t xml:space="preserve">autocorrelation in survival or </w:t>
      </w:r>
      <w:r w:rsidR="001E3FA3" w:rsidRPr="001E3FA3">
        <w:rPr>
          <w:i/>
          <w:iCs/>
        </w:rPr>
        <w:t>M</w:t>
      </w:r>
      <w:r w:rsidR="001E3FA3">
        <w:t xml:space="preserve"> </w:t>
      </w:r>
      <w:r w:rsidR="00956941" w:rsidRPr="001D6560">
        <w:t xml:space="preserve">is likely to </w:t>
      </w:r>
      <w:r w:rsidR="001E3FA3">
        <w:t xml:space="preserve">have greater impact on </w:t>
      </w:r>
      <w:r w:rsidR="001E3FA3" w:rsidRPr="001D6560">
        <w:t xml:space="preserve">near-term SSB predictions </w:t>
      </w:r>
      <w:r w:rsidR="001E3FA3">
        <w:t xml:space="preserve">in the </w:t>
      </w:r>
      <w:r w:rsidR="001D6560" w:rsidRPr="001D6560">
        <w:t xml:space="preserve">SNEMA yellowtail flounder </w:t>
      </w:r>
      <w:r w:rsidR="001E3FA3">
        <w:t xml:space="preserve">assessment </w:t>
      </w:r>
      <w:r w:rsidR="006C7F86" w:rsidRPr="001D6560">
        <w:t xml:space="preserve">than incorporating an environmental </w:t>
      </w:r>
      <w:r w:rsidR="00AE1385" w:rsidRPr="001D6560">
        <w:t>effect on recruitment</w:t>
      </w:r>
      <w:r w:rsidR="002767EC" w:rsidRPr="001D6560">
        <w:t>.</w:t>
      </w:r>
      <w:r w:rsidR="00AE5FDB">
        <w:t xml:space="preserve"> Unfortunately, whether to include the </w:t>
      </w:r>
      <w:r w:rsidR="00AE5FDB" w:rsidRPr="001D6560">
        <w:t xml:space="preserve">2D </w:t>
      </w:r>
      <w:proofErr w:type="gramStart"/>
      <w:r w:rsidR="00AE5FDB" w:rsidRPr="001D6560">
        <w:t>AR(</w:t>
      </w:r>
      <w:proofErr w:type="gramEnd"/>
      <w:r w:rsidR="00AE5FDB" w:rsidRPr="001D6560">
        <w:t>1)</w:t>
      </w:r>
      <w:r w:rsidR="00AE5FDB">
        <w:t xml:space="preserve"> smoother on survival or </w:t>
      </w:r>
      <w:r w:rsidR="00AE5FDB" w:rsidRPr="00AE5FDB">
        <w:rPr>
          <w:i/>
          <w:iCs/>
        </w:rPr>
        <w:t>M</w:t>
      </w:r>
      <w:r w:rsidR="00AE5FDB">
        <w:t xml:space="preserve"> was not clear—models with </w:t>
      </w:r>
      <w:r w:rsidR="00AE5FDB" w:rsidRPr="001D6560">
        <w:t>2D AR(1)</w:t>
      </w:r>
      <w:r w:rsidR="00AE5FDB">
        <w:t xml:space="preserve"> survival deviations had lower AIC, while models with </w:t>
      </w:r>
      <w:r w:rsidR="00AE5FDB" w:rsidRPr="001D6560">
        <w:t>2D AR(1)</w:t>
      </w:r>
      <w:r w:rsidR="00AE5FDB">
        <w:t xml:space="preserve"> </w:t>
      </w:r>
      <w:r w:rsidR="00AE5FDB" w:rsidRPr="00AE5FDB">
        <w:rPr>
          <w:i/>
          <w:iCs/>
        </w:rPr>
        <w:t>M</w:t>
      </w:r>
      <w:r w:rsidR="00AE5FDB">
        <w:t xml:space="preserve"> deviations had lower </w:t>
      </w:r>
      <w:proofErr w:type="spellStart"/>
      <w:r w:rsidR="00AE5FDB">
        <w:t>Mohn’s</w:t>
      </w:r>
      <w:proofErr w:type="spellEnd"/>
      <w:r w:rsidR="00AE5FDB">
        <w:t xml:space="preserve"> </w:t>
      </w:r>
      <m:oMath>
        <m:r>
          <w:rPr>
            <w:rFonts w:ascii="Cambria Math" w:hAnsi="Cambria Math"/>
          </w:rPr>
          <m:t>ρ</m:t>
        </m:r>
      </m:oMath>
      <w:r w:rsidR="00AE5FDB">
        <w:t xml:space="preserve">. </w:t>
      </w:r>
      <w:proofErr w:type="gramStart"/>
      <w:r w:rsidR="00AE5FDB">
        <w:t>This matters</w:t>
      </w:r>
      <w:proofErr w:type="gramEnd"/>
      <w:ins w:id="67" w:author="Haikun Xu" w:date="2020-08-07T15:40:00Z">
        <w:r w:rsidR="007B2EFB">
          <w:t xml:space="preserve"> </w:t>
        </w:r>
      </w:ins>
      <w:del w:id="68" w:author="Haikun Xu" w:date="2020-08-07T15:40:00Z">
        <w:r w:rsidR="00AE5FDB" w:rsidDel="007B2EFB">
          <w:delText xml:space="preserve"> </w:delText>
        </w:r>
      </w:del>
      <w:r w:rsidR="00AE5FDB">
        <w:t>because their predicted trends in SSB</w:t>
      </w:r>
      <w:r w:rsidR="008A48AE">
        <w:t xml:space="preserve"> diverged </w:t>
      </w:r>
      <w:r w:rsidR="00AE5FDB">
        <w:t>in the second and third projection years.</w:t>
      </w:r>
    </w:p>
    <w:p w14:paraId="484D700E" w14:textId="27AFF9B9" w:rsidR="00CF271D" w:rsidRDefault="008A48AE" w:rsidP="001829AC">
      <w:pPr>
        <w:pStyle w:val="Chapterheading0"/>
        <w:ind w:firstLine="720"/>
        <w:jc w:val="left"/>
      </w:pPr>
      <w:r>
        <w:t xml:space="preserve">Whether 2D </w:t>
      </w:r>
      <w:proofErr w:type="gramStart"/>
      <w:r>
        <w:t>AR(</w:t>
      </w:r>
      <w:proofErr w:type="gramEnd"/>
      <w:r>
        <w:t xml:space="preserve">1) autocorrelation is included or not, allowing </w:t>
      </w:r>
      <w:r w:rsidR="00891EF6">
        <w:t xml:space="preserve">survival or </w:t>
      </w:r>
      <w:r w:rsidR="00891EF6" w:rsidRPr="00891EF6">
        <w:rPr>
          <w:i/>
          <w:iCs/>
        </w:rPr>
        <w:t>M</w:t>
      </w:r>
      <w:r>
        <w:t xml:space="preserve"> to vary in time </w:t>
      </w:r>
      <w:r w:rsidR="00722659">
        <w:t xml:space="preserve">does not make calculating biological reference points </w:t>
      </w:r>
      <w:r w:rsidR="00E409F3">
        <w:t xml:space="preserve">(BRPs) </w:t>
      </w:r>
      <w:r w:rsidR="00722659">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t xml:space="preserve">for models with deviations in survival or </w:t>
      </w:r>
      <w:r w:rsidRPr="008A48AE">
        <w:rPr>
          <w:i/>
          <w:iCs/>
        </w:rPr>
        <w:t>M</w:t>
      </w:r>
      <w:r w:rsidR="00CF271D">
        <w:t>:</w:t>
      </w:r>
    </w:p>
    <w:p w14:paraId="2AE2118D" w14:textId="43716265"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This procedure ignores the process error in biological processes and is typically used to calculate BRPs.</w:t>
      </w:r>
    </w:p>
    <w:p w14:paraId="6AAE0F22" w14:textId="4C4F3259"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78246A">
        <w:rPr>
          <w:rFonts w:eastAsiaTheme="minorEastAsia"/>
        </w:rPr>
        <w:t xml:space="preserve">Regime shifts in recruitment have been shown to trigger rebuilding rules that target biomass levels that are essentially impossible under new recruitment dynamics </w:t>
      </w:r>
      <w:r w:rsidR="007129F8">
        <w:rPr>
          <w:rFonts w:eastAsiaTheme="minorEastAsia"/>
        </w:rPr>
        <w:fldChar w:fldCharType="begin"/>
      </w:r>
      <w:r w:rsidR="007129F8">
        <w:rPr>
          <w:rFonts w:eastAsiaTheme="minorEastAsia"/>
        </w:rPr>
        <w: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instrText>
      </w:r>
      <w:r w:rsidR="007129F8">
        <w:rPr>
          <w:rFonts w:eastAsiaTheme="minorEastAsia"/>
        </w:rPr>
        <w:fldChar w:fldCharType="separate"/>
      </w:r>
      <w:r w:rsidR="007129F8">
        <w:rPr>
          <w:rFonts w:eastAsiaTheme="minorEastAsia"/>
          <w:noProof/>
        </w:rPr>
        <w:t>(Szuwalski et al. 2015)</w:t>
      </w:r>
      <w:r w:rsidR="007129F8">
        <w:rPr>
          <w:rFonts w:eastAsiaTheme="minorEastAsia"/>
        </w:rPr>
        <w:fldChar w:fldCharType="end"/>
      </w:r>
      <w:r w:rsidR="007129F8">
        <w:rPr>
          <w:rFonts w:eastAsiaTheme="minorEastAsia"/>
        </w:rPr>
        <w:t xml:space="preserve">. Therefore, BRPs can </w:t>
      </w:r>
      <w:r w:rsidR="00D42BF6">
        <w:rPr>
          <w:rFonts w:eastAsiaTheme="minorEastAsia"/>
        </w:rPr>
        <w:t xml:space="preserve">vary across time and </w:t>
      </w:r>
      <w:r w:rsidR="007129F8">
        <w:rPr>
          <w:rFonts w:eastAsiaTheme="minorEastAsia"/>
        </w:rPr>
        <w:t xml:space="preserve">be calculated annually based upon the </w:t>
      </w:r>
      <w:r w:rsidR="000E2B01">
        <w:rPr>
          <w:rFonts w:eastAsiaTheme="minorEastAsia"/>
        </w:rPr>
        <w:t>survival deviation estimated for each year</w:t>
      </w:r>
      <w:r w:rsidR="007B76DA">
        <w:rPr>
          <w:rFonts w:eastAsiaTheme="minorEastAsia"/>
        </w:rPr>
        <w:t>.</w:t>
      </w:r>
    </w:p>
    <w:p w14:paraId="2138075A" w14:textId="76A400AE" w:rsidR="00D93B2C" w:rsidRDefault="00361C3B" w:rsidP="001829AC">
      <w:pPr>
        <w:pStyle w:val="Chapterheading0"/>
        <w:jc w:val="left"/>
      </w:pPr>
      <w:r>
        <w:t>For SNEMA yellowtail flounder</w:t>
      </w:r>
      <w:r w:rsidR="004C099A">
        <w:t>,</w:t>
      </w:r>
      <w:r w:rsidR="007B76DA">
        <w:t xml:space="preserve"> </w:t>
      </w:r>
      <w:r>
        <w:t xml:space="preserve">since the 1990s estimated </w:t>
      </w:r>
      <w:r w:rsidR="007B76DA">
        <w:t>survival deviations wer</w:t>
      </w:r>
      <w:r w:rsidR="00097EDE">
        <w:t>e</w:t>
      </w:r>
      <w:r w:rsidR="007B76DA">
        <w:t xml:space="preserve"> </w:t>
      </w:r>
      <w:r w:rsidR="00896884">
        <w:t>predominantly negative</w:t>
      </w:r>
      <w:r>
        <w:t xml:space="preserve">, and </w:t>
      </w:r>
      <w:r w:rsidRPr="00361C3B">
        <w:rPr>
          <w:i/>
          <w:iCs/>
        </w:rPr>
        <w:t>M</w:t>
      </w:r>
      <w:r>
        <w:t xml:space="preserve"> deviations were mostly positive.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lastRenderedPageBreak/>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exploring their relative performance when coupled with management procedures and different </w:t>
      </w:r>
      <w:r w:rsidR="004F2FA5">
        <w:t>parameterizations</w:t>
      </w:r>
      <w:r w:rsidR="00D93B2C">
        <w:t xml:space="preserve"> of time-variation in survival</w:t>
      </w:r>
      <w:r w:rsidR="004F2FA5">
        <w:t xml:space="preserve"> and </w:t>
      </w:r>
      <w:r w:rsidR="004F2FA5" w:rsidRPr="004F2FA5">
        <w:rPr>
          <w:i/>
          <w:iCs/>
        </w:rPr>
        <w:t>M</w:t>
      </w:r>
      <w:r w:rsidR="00D93B2C">
        <w:t>.</w:t>
      </w:r>
    </w:p>
    <w:p w14:paraId="27934512" w14:textId="59CFBA7E"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673712">
        <w:t xml:space="preserve">survival </w:t>
      </w:r>
      <w:r w:rsidR="0064235C">
        <w:t>of</w:t>
      </w:r>
      <w:r w:rsidR="00673712">
        <w:t xml:space="preserve"> the plus</w:t>
      </w:r>
      <w:r w:rsidR="008977B5">
        <w:t>-</w:t>
      </w:r>
      <w:r w:rsidR="00673712">
        <w:t>group is not strictly survival</w:t>
      </w:r>
      <w:r w:rsidR="00301FFE">
        <w:t xml:space="preserve">. </w:t>
      </w:r>
      <w:r w:rsidR="008977B5">
        <w:t xml:space="preserve">This matters because including the 2D </w:t>
      </w:r>
      <w:proofErr w:type="gramStart"/>
      <w:r w:rsidR="008977B5">
        <w:t>AR(</w:t>
      </w:r>
      <w:proofErr w:type="gramEnd"/>
      <w:r w:rsidR="008977B5">
        <w:t>1) smoother on survival estimated increased survival of</w:t>
      </w:r>
      <w:r w:rsidR="00673712">
        <w:t xml:space="preserve"> the plus</w:t>
      </w:r>
      <w:r w:rsidR="008977B5">
        <w:t>-</w:t>
      </w:r>
      <w:r w:rsidR="00673712">
        <w:t>group</w:t>
      </w:r>
      <w:r w:rsidR="008977B5">
        <w:t>, which resulted in higher short-term forecasts of SSB relative to models with independent survival deviations</w:t>
      </w:r>
      <w:r w:rsidR="00673712">
        <w:t xml:space="preserve"> </w:t>
      </w:r>
      <w:r w:rsidR="008977B5">
        <w:t xml:space="preserve">or 2D AR(1) deviations on </w:t>
      </w:r>
      <w:r w:rsidR="008977B5" w:rsidRPr="008977B5">
        <w:rPr>
          <w:i/>
          <w:iCs/>
        </w:rPr>
        <w:t>M</w:t>
      </w:r>
      <w:r w:rsidR="008977B5">
        <w:t>.</w:t>
      </w:r>
      <w:r w:rsidR="00301FFE">
        <w:t xml:space="preserve"> </w:t>
      </w:r>
      <w:r w:rsidR="00A96379">
        <w:t>Second</w:t>
      </w:r>
      <w:r w:rsidR="002767EC" w:rsidRPr="009A4919">
        <w:t xml:space="preserve">, </w:t>
      </w:r>
      <w:r w:rsidR="00301FFE">
        <w:t xml:space="preserve">population </w:t>
      </w:r>
      <w:r w:rsidR="00A463BC">
        <w:t xml:space="preserve">dynamics </w:t>
      </w:r>
      <w:r w:rsidR="006D50E6">
        <w:t>in the 3</w:t>
      </w:r>
      <w:ins w:id="69" w:author="Haikun Xu" w:date="2020-08-07T15:44:00Z">
        <w:r w:rsidR="007B2EFB">
          <w:t>-</w:t>
        </w:r>
      </w:ins>
      <w:del w:id="70" w:author="Haikun Xu" w:date="2020-08-07T15:44:00Z">
        <w:r w:rsidR="006D50E6" w:rsidDel="007B2EFB">
          <w:delText xml:space="preserve"> </w:delText>
        </w:r>
      </w:del>
      <w:r w:rsidR="006D50E6">
        <w:t>year projection time period were</w:t>
      </w:r>
      <w:r w:rsidR="00A463BC">
        <w:t xml:space="preserve"> predicted </w:t>
      </w:r>
      <w:r w:rsidR="006D50E6">
        <w:t xml:space="preserve">by keeping </w:t>
      </w:r>
      <w:r w:rsidR="006D50E6" w:rsidRPr="006D50E6">
        <w:rPr>
          <w:i/>
          <w:iCs/>
        </w:rPr>
        <w:t>F</w:t>
      </w:r>
      <w:r w:rsidR="006D50E6">
        <w:t xml:space="preserve"> constant at the level in the terminal model year, and differing </w:t>
      </w:r>
      <w:r w:rsidR="006D50E6" w:rsidRPr="006D50E6">
        <w:rPr>
          <w:i/>
          <w:iCs/>
        </w:rPr>
        <w:t>F</w:t>
      </w:r>
      <w:r w:rsidR="006D50E6">
        <w:t xml:space="preserve"> may account for some variation in projected SSB. However, the models estimated very similar terminal</w:t>
      </w:r>
      <w:r w:rsidR="00B87620">
        <w:t xml:space="preserve"> year</w:t>
      </w:r>
      <w:r w:rsidR="006D50E6">
        <w:t xml:space="preserve"> </w:t>
      </w:r>
      <w:r w:rsidR="006D50E6" w:rsidRPr="006D50E6">
        <w:rPr>
          <w:i/>
          <w:iCs/>
        </w:rPr>
        <w:t>F</w:t>
      </w:r>
      <w:commentRangeStart w:id="71"/>
      <w:r w:rsidR="006D50E6">
        <w:t xml:space="preserve">, which was near historic lows and less than the value of </w:t>
      </w:r>
      <w:r w:rsidR="006D50E6" w:rsidRPr="006D50E6">
        <w:rPr>
          <w:i/>
          <w:iCs/>
        </w:rPr>
        <w:t>M</w:t>
      </w:r>
      <w:r w:rsidR="006D50E6">
        <w:t xml:space="preserve"> fixed in the assessment (Figs. 2 and 6). </w:t>
      </w:r>
      <w:r w:rsidR="00B87620">
        <w:t>T</w:t>
      </w:r>
      <w:r w:rsidR="006D50E6">
        <w:t>his likely has negligible impact on the results</w:t>
      </w:r>
      <w:commentRangeEnd w:id="71"/>
      <w:r w:rsidR="00E37C5E">
        <w:rPr>
          <w:rStyle w:val="CommentReference"/>
          <w:rFonts w:eastAsiaTheme="minorEastAsia"/>
          <w:lang w:eastAsia="zh-CN"/>
        </w:rPr>
        <w:commentReference w:id="71"/>
      </w:r>
      <w:r w:rsidR="006D50E6">
        <w:t>.</w:t>
      </w:r>
      <w:r w:rsidR="002767EC" w:rsidRPr="009A4919">
        <w:t xml:space="preserve"> </w:t>
      </w:r>
      <w:r w:rsidR="001E5758">
        <w:t>Last</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w:t>
      </w:r>
      <w:r w:rsidR="00B87620">
        <w:t xml:space="preserve">, deviations in survival versus </w:t>
      </w:r>
      <w:r w:rsidR="00B87620" w:rsidRPr="00B87620">
        <w:rPr>
          <w:i/>
          <w:iCs/>
        </w:rPr>
        <w:t>M</w:t>
      </w:r>
      <w:r w:rsidR="00B87620">
        <w:t xml:space="preserve">, and 2D AR(1) </w:t>
      </w:r>
      <w:r w:rsidR="00E07F95">
        <w:t>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B87620">
        <w:t xml:space="preserve">2D </w:t>
      </w:r>
      <w:proofErr w:type="gramStart"/>
      <w:r w:rsidR="00B87620">
        <w:t>AR(</w:t>
      </w:r>
      <w:proofErr w:type="gramEnd"/>
      <w:r w:rsidR="00B87620">
        <w:t xml:space="preserve">1) </w:t>
      </w:r>
      <w:r w:rsidR="00CC53A4">
        <w:t>smoother</w:t>
      </w:r>
      <w:r w:rsidR="00A420DA">
        <w:t xml:space="preserve"> </w:t>
      </w:r>
      <w:r w:rsidR="00E07F95">
        <w:t>can directly impact</w:t>
      </w:r>
      <w:r w:rsidR="00BD38A8">
        <w:t xml:space="preserve"> the predicted </w:t>
      </w:r>
      <w:r w:rsidR="00B87620">
        <w:t>numbers</w:t>
      </w:r>
      <w:r w:rsidR="00BD38A8">
        <w:t xml:space="preserve">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AC7139">
        <w:t xml:space="preserve">On the other hand, </w:t>
      </w:r>
      <w:r w:rsidR="009C2459">
        <w:t>a recruitment covariate</w:t>
      </w:r>
      <w:r w:rsidR="00196AED">
        <w:t xml:space="preserve"> </w:t>
      </w:r>
      <w:r w:rsidR="009C2459">
        <w:t>can only dir</w:t>
      </w:r>
      <w:r w:rsidR="00CC53A4">
        <w:t>ect</w:t>
      </w:r>
      <w:r w:rsidR="009C2459">
        <w:t>ly</w:t>
      </w:r>
      <w:r w:rsidR="00CC53A4">
        <w:t xml:space="preserve"> impact n</w:t>
      </w:r>
      <w:r w:rsidR="009C2459">
        <w:t xml:space="preserve">ear-term </w:t>
      </w:r>
      <w:r w:rsidR="00AC7139">
        <w:t xml:space="preserve">predictions of </w:t>
      </w:r>
      <w:r w:rsidR="009C2459">
        <w:t>recruitment. For</w:t>
      </w:r>
      <w:r w:rsidR="00CC53A4">
        <w:t xml:space="preserve"> late-matured and long-lived fish stocks, the </w:t>
      </w:r>
      <w:r w:rsidR="009C2459">
        <w:t xml:space="preserve">covariate-induced </w:t>
      </w:r>
      <w:r w:rsidR="009C2459">
        <w:lastRenderedPageBreak/>
        <w:t>change in recruitment prediction</w:t>
      </w:r>
      <w:r w:rsidR="00CC53A4">
        <w:t xml:space="preserve"> </w:t>
      </w:r>
      <w:r w:rsidR="00FB7C29">
        <w:t>is not able to</w:t>
      </w:r>
      <w:r w:rsidR="00A420DA">
        <w:t xml:space="preserve"> propagate to </w:t>
      </w:r>
      <w:r w:rsidR="00AC7139">
        <w:t>most of the mature</w:t>
      </w:r>
      <w:r w:rsidR="00D05AD5">
        <w:t xml:space="preserve"> </w:t>
      </w:r>
      <w:r w:rsidR="00196AED">
        <w:t>age classes</w:t>
      </w:r>
      <w:r w:rsidR="00AC7139">
        <w:t>,</w:t>
      </w:r>
      <w:r w:rsidR="00196AED">
        <w:t xml:space="preserve"> </w:t>
      </w:r>
      <w:r w:rsidR="00D92C22">
        <w:t xml:space="preserve">and </w:t>
      </w:r>
      <w:r w:rsidR="00AC7139">
        <w:t xml:space="preserve">therefore will not appreciably </w:t>
      </w:r>
      <w:r w:rsidR="000213F0">
        <w:t>impact SSB prediction</w:t>
      </w:r>
      <w:r w:rsidR="00AC7139">
        <w:t>s</w:t>
      </w:r>
      <w:r w:rsidR="000213F0">
        <w:t xml:space="preserve"> in the near-term</w:t>
      </w:r>
      <w:r w:rsidR="00BD38A8">
        <w:t>.</w:t>
      </w:r>
    </w:p>
    <w:p w14:paraId="69200E45" w14:textId="2A5DD167" w:rsidR="006E0CB5"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i.e. recruits) were random effects</w:t>
      </w:r>
      <w:r w:rsidR="0038372E">
        <w:rPr>
          <w:lang w:eastAsia="zh-CN"/>
        </w:rPr>
        <w:t xml:space="preserve">, the Hessian was not detected as sparse. Thus, some of the least complex models we considered (e.g. NAA-1, NAA-2, and M-1 through M-10) took longer to run than the most complex model, NAA-M-CPI-4 (Table 7). </w:t>
      </w:r>
      <w:r w:rsidR="00F46A02">
        <w:rPr>
          <w:lang w:eastAsia="zh-CN"/>
        </w:rPr>
        <w:t>With or without a sparse Hessian, adding 2D AR(1) autocorrelation increased run time by about 3x. Increasing model complexity had little impact on run time as long as the Hessian was detected as sparse, and the most complex model took 1.35 minutes to run on a laptop computer</w:t>
      </w:r>
      <w:r w:rsidR="00FC3C50">
        <w:rPr>
          <w:lang w:eastAsia="zh-CN"/>
        </w:rPr>
        <w:t xml:space="preserve"> (Table 7)</w:t>
      </w:r>
      <w:r w:rsidR="00F46A02">
        <w:rPr>
          <w:lang w:eastAsia="zh-CN"/>
        </w:rPr>
        <w:t xml:space="preserve">. While these results are limited to the </w:t>
      </w:r>
      <w:r w:rsidR="00FC3C50">
        <w:rPr>
          <w:lang w:eastAsia="zh-CN"/>
        </w:rPr>
        <w:t>dimension of the SNEMA yellowtail flounder application (e.g. the number of age classes and time steps)</w:t>
      </w:r>
      <w:r w:rsidR="00F46A02">
        <w:rPr>
          <w:lang w:eastAsia="zh-CN"/>
        </w:rPr>
        <w:t xml:space="preserve">, </w:t>
      </w:r>
      <w:r w:rsidR="00FC3C50">
        <w:rPr>
          <w:lang w:eastAsia="zh-CN"/>
        </w:rPr>
        <w:t xml:space="preserve">they suggest that incorporating additional complexity into stock assessments via random effects in TMB is </w:t>
      </w:r>
      <w:bookmarkStart w:id="72" w:name="OLE_LINK49"/>
      <w:bookmarkStart w:id="73" w:name="OLE_LINK50"/>
      <w:r w:rsidR="0040254B" w:rsidRPr="0040254B">
        <w:t xml:space="preserve">unlikely to be a </w:t>
      </w:r>
      <w:bookmarkStart w:id="74" w:name="OLE_LINK5"/>
      <w:bookmarkStart w:id="75" w:name="OLE_LINK6"/>
      <w:r w:rsidR="0040254B" w:rsidRPr="0040254B">
        <w:t>hurdle</w:t>
      </w:r>
      <w:bookmarkEnd w:id="74"/>
      <w:bookmarkEnd w:id="75"/>
      <w:r w:rsidR="0040254B" w:rsidRPr="0040254B">
        <w:t xml:space="preserve"> </w:t>
      </w:r>
      <w:r w:rsidR="006F538D">
        <w:t>in the future</w:t>
      </w:r>
      <w:r w:rsidR="00CC772F">
        <w:t>.</w:t>
      </w:r>
      <w:bookmarkStart w:id="76" w:name="_Toc465598054"/>
      <w:bookmarkEnd w:id="72"/>
      <w:bookmarkEnd w:id="73"/>
      <w:r w:rsidR="005E7CE8">
        <w:br w:type="page"/>
      </w:r>
      <w:bookmarkStart w:id="77" w:name="OLE_LINK1"/>
      <w:bookmarkStart w:id="78" w:name="OLE_LINK2"/>
      <w:bookmarkEnd w:id="76"/>
    </w:p>
    <w:p w14:paraId="769849C2" w14:textId="77777777" w:rsidR="004753A9" w:rsidRPr="004C096C" w:rsidRDefault="004753A9" w:rsidP="004753A9">
      <w:pPr>
        <w:pStyle w:val="Heading1"/>
        <w:rPr>
          <w:b w:val="0"/>
        </w:rPr>
      </w:pPr>
      <w:bookmarkStart w:id="79" w:name="table-1.-naa-only-models-where-only-naa-"/>
      <w:r w:rsidRPr="004C096C">
        <w:rPr>
          <w:rFonts w:hint="eastAsia"/>
        </w:rPr>
        <w:lastRenderedPageBreak/>
        <w:t>Refer</w:t>
      </w:r>
      <w:r w:rsidRPr="004C096C">
        <w:t>ences</w:t>
      </w:r>
    </w:p>
    <w:p w14:paraId="4EED52CD" w14:textId="6B17445E" w:rsidR="003402DE" w:rsidRDefault="003402DE" w:rsidP="004753A9">
      <w:pPr>
        <w:ind w:left="720" w:hanging="720"/>
        <w:rPr>
          <w:rFonts w:ascii="Times New Roman" w:hAnsi="Times New Roman" w:cs="Times New Roman"/>
        </w:rPr>
      </w:pPr>
      <w:proofErr w:type="spellStart"/>
      <w:r w:rsidRPr="003402DE">
        <w:rPr>
          <w:rFonts w:ascii="Times New Roman" w:hAnsi="Times New Roman" w:cs="Times New Roman"/>
        </w:rPr>
        <w:t>Aeberhard</w:t>
      </w:r>
      <w:proofErr w:type="spellEnd"/>
      <w:r w:rsidRPr="003402DE">
        <w:rPr>
          <w:rFonts w:ascii="Times New Roman" w:hAnsi="Times New Roman" w:cs="Times New Roman"/>
        </w:rPr>
        <w:t xml:space="preserve">, W. H., Mills </w:t>
      </w:r>
      <w:proofErr w:type="spellStart"/>
      <w:r w:rsidRPr="003402DE">
        <w:rPr>
          <w:rFonts w:ascii="Times New Roman" w:hAnsi="Times New Roman" w:cs="Times New Roman"/>
        </w:rPr>
        <w:t>Flemming</w:t>
      </w:r>
      <w:proofErr w:type="spellEnd"/>
      <w:r w:rsidRPr="003402D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Default="008A373A" w:rsidP="008A373A">
      <w:pPr>
        <w:ind w:left="720" w:hanging="720"/>
        <w:rPr>
          <w:rFonts w:ascii="Times New Roman" w:hAnsi="Times New Roman" w:cs="Times New Roman"/>
        </w:rPr>
      </w:pPr>
      <w:r w:rsidRPr="008A373A">
        <w:rPr>
          <w:rFonts w:ascii="Times New Roman" w:hAnsi="Times New Roman" w:cs="Times New Roman"/>
        </w:rPr>
        <w:t>Akaike, H. 1973. Information theory and an extension of the maximum likelihood principle. In</w:t>
      </w:r>
      <w:r>
        <w:rPr>
          <w:rFonts w:ascii="Times New Roman" w:hAnsi="Times New Roman" w:cs="Times New Roman"/>
        </w:rPr>
        <w:t xml:space="preserve"> </w:t>
      </w:r>
      <w:r w:rsidRPr="008A373A">
        <w:rPr>
          <w:rFonts w:ascii="Times New Roman" w:hAnsi="Times New Roman" w:cs="Times New Roman"/>
        </w:rPr>
        <w:t>Proceedings of the Second International Symposium on Information Theory, ed. B. N. Petrov</w:t>
      </w:r>
      <w:r>
        <w:rPr>
          <w:rFonts w:ascii="Times New Roman" w:hAnsi="Times New Roman" w:cs="Times New Roman"/>
        </w:rPr>
        <w:t xml:space="preserve"> </w:t>
      </w:r>
      <w:r w:rsidRPr="008A373A">
        <w:rPr>
          <w:rFonts w:ascii="Times New Roman" w:hAnsi="Times New Roman" w:cs="Times New Roman"/>
        </w:rPr>
        <w:t xml:space="preserve">and F. </w:t>
      </w:r>
      <w:proofErr w:type="spellStart"/>
      <w:r w:rsidRPr="008A373A">
        <w:rPr>
          <w:rFonts w:ascii="Times New Roman" w:hAnsi="Times New Roman" w:cs="Times New Roman"/>
        </w:rPr>
        <w:t>Csaki</w:t>
      </w:r>
      <w:proofErr w:type="spellEnd"/>
      <w:r w:rsidRPr="008A373A">
        <w:rPr>
          <w:rFonts w:ascii="Times New Roman" w:hAnsi="Times New Roman" w:cs="Times New Roman"/>
        </w:rPr>
        <w:t xml:space="preserve">, 267–281. Budapest: </w:t>
      </w:r>
      <w:proofErr w:type="spellStart"/>
      <w:r w:rsidRPr="008A373A">
        <w:rPr>
          <w:rFonts w:ascii="Times New Roman" w:hAnsi="Times New Roman" w:cs="Times New Roman"/>
        </w:rPr>
        <w:t>Akademiai</w:t>
      </w:r>
      <w:proofErr w:type="spellEnd"/>
      <w:r w:rsidRPr="008A373A">
        <w:rPr>
          <w:rFonts w:ascii="Times New Roman" w:hAnsi="Times New Roman" w:cs="Times New Roman"/>
        </w:rPr>
        <w:t xml:space="preserve"> </w:t>
      </w:r>
      <w:proofErr w:type="spellStart"/>
      <w:r w:rsidRPr="008A373A">
        <w:rPr>
          <w:rFonts w:ascii="Times New Roman" w:hAnsi="Times New Roman" w:cs="Times New Roman"/>
        </w:rPr>
        <w:t>Kiado</w:t>
      </w:r>
      <w:proofErr w:type="spellEnd"/>
      <w:r w:rsidRPr="008A373A">
        <w:rPr>
          <w:rFonts w:ascii="Times New Roman" w:hAnsi="Times New Roman" w:cs="Times New Roman"/>
        </w:rPr>
        <w:t>. Reprinted in Breakthroughs in Statistics,</w:t>
      </w:r>
      <w:r>
        <w:rPr>
          <w:rFonts w:ascii="Times New Roman" w:hAnsi="Times New Roman" w:cs="Times New Roman"/>
        </w:rPr>
        <w:t xml:space="preserve"> </w:t>
      </w:r>
      <w:r w:rsidRPr="008A373A">
        <w:rPr>
          <w:rFonts w:ascii="Times New Roman" w:hAnsi="Times New Roman" w:cs="Times New Roman"/>
        </w:rPr>
        <w:t xml:space="preserve">ed. S. </w:t>
      </w:r>
      <w:proofErr w:type="spellStart"/>
      <w:r w:rsidRPr="008A373A">
        <w:rPr>
          <w:rFonts w:ascii="Times New Roman" w:hAnsi="Times New Roman" w:cs="Times New Roman"/>
        </w:rPr>
        <w:t>Kotz</w:t>
      </w:r>
      <w:proofErr w:type="spellEnd"/>
      <w:r w:rsidRPr="008A373A">
        <w:rPr>
          <w:rFonts w:ascii="Times New Roman" w:hAnsi="Times New Roman" w:cs="Times New Roman"/>
        </w:rPr>
        <w:t>, 610–624. New York: Springer (1992).</w:t>
      </w:r>
    </w:p>
    <w:p w14:paraId="1183C558" w14:textId="754C7C2D" w:rsidR="00FE2CEE" w:rsidRDefault="00FE2CEE" w:rsidP="008A373A">
      <w:pPr>
        <w:ind w:left="720" w:hanging="720"/>
        <w:rPr>
          <w:rFonts w:ascii="Times New Roman" w:hAnsi="Times New Roman" w:cs="Times New Roman"/>
        </w:rPr>
      </w:pPr>
      <w:r w:rsidRPr="00FE2CEE">
        <w:rPr>
          <w:rFonts w:ascii="Times New Roman" w:hAnsi="Times New Roman" w:cs="Times New Roman"/>
        </w:rPr>
        <w:t xml:space="preserve">Aldrin, M., </w:t>
      </w:r>
      <w:proofErr w:type="spellStart"/>
      <w:r w:rsidRPr="00FE2CEE">
        <w:rPr>
          <w:rFonts w:ascii="Times New Roman" w:hAnsi="Times New Roman" w:cs="Times New Roman"/>
        </w:rPr>
        <w:t>Tvete</w:t>
      </w:r>
      <w:proofErr w:type="spellEnd"/>
      <w:r w:rsidRPr="00FE2CEE">
        <w:rPr>
          <w:rFonts w:ascii="Times New Roman" w:hAnsi="Times New Roman" w:cs="Times New Roman"/>
        </w:rPr>
        <w:t xml:space="preserve">, I. F., </w:t>
      </w:r>
      <w:proofErr w:type="spellStart"/>
      <w:r w:rsidRPr="00FE2CEE">
        <w:rPr>
          <w:rFonts w:ascii="Times New Roman" w:hAnsi="Times New Roman" w:cs="Times New Roman"/>
        </w:rPr>
        <w:t>Aanes</w:t>
      </w:r>
      <w:proofErr w:type="spellEnd"/>
      <w:r w:rsidRPr="00FE2CEE">
        <w:rPr>
          <w:rFonts w:ascii="Times New Roman" w:hAnsi="Times New Roman" w:cs="Times New Roman"/>
        </w:rPr>
        <w:t xml:space="preserve">, S., and </w:t>
      </w:r>
      <w:proofErr w:type="spellStart"/>
      <w:r w:rsidRPr="00FE2CEE">
        <w:rPr>
          <w:rFonts w:ascii="Times New Roman" w:hAnsi="Times New Roman" w:cs="Times New Roman"/>
        </w:rPr>
        <w:t>Subbey</w:t>
      </w:r>
      <w:proofErr w:type="spellEnd"/>
      <w:r w:rsidRPr="00FE2CEE">
        <w:rPr>
          <w:rFonts w:ascii="Times New Roman" w:hAnsi="Times New Roman" w:cs="Times New Roman"/>
        </w:rPr>
        <w:t>, S. 2020. The specification of the data model part in the SAM model matters. Fisheries Research, 229: 105585.</w:t>
      </w:r>
    </w:p>
    <w:p w14:paraId="4B5290C9" w14:textId="7EEC6BB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fldChar w:fldCharType="begin"/>
      </w:r>
      <w:r w:rsidRPr="00165EF1">
        <w:rPr>
          <w:rFonts w:ascii="Times New Roman" w:hAnsi="Times New Roman" w:cs="Times New Roman"/>
        </w:rPr>
        <w:instrText xml:space="preserve"> ADDIN EN.REFLIST </w:instrText>
      </w:r>
      <w:r w:rsidRPr="00165EF1">
        <w:rPr>
          <w:rFonts w:ascii="Times New Roman" w:hAnsi="Times New Roman" w:cs="Times New Roman"/>
        </w:rPr>
        <w:fldChar w:fldCharType="separate"/>
      </w:r>
      <w:r w:rsidRPr="00165EF1">
        <w:rPr>
          <w:rFonts w:ascii="Times New Roman" w:hAnsi="Times New Roman" w:cs="Times New Roman"/>
        </w:rPr>
        <w:t>Atchison, J.; Shen, S.M. Logistic-normal distributions: Some properties and uses. Biometrika. 67:261-272; 1980</w:t>
      </w:r>
    </w:p>
    <w:p w14:paraId="39894BDB"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erg, C.W.; Nielsen, A. Accounting for correlated observations in an age-based state-space stock assessment model. ICES Journal of Marine Science: Journal du Conseil:fsw046; 2016</w:t>
      </w:r>
    </w:p>
    <w:p w14:paraId="2E02866C" w14:textId="77777777" w:rsidR="00F96875" w:rsidRDefault="00F96875" w:rsidP="004753A9">
      <w:pPr>
        <w:ind w:left="720" w:hanging="720"/>
        <w:rPr>
          <w:rFonts w:ascii="Times New Roman" w:hAnsi="Times New Roman" w:cs="Times New Roman"/>
        </w:rPr>
      </w:pPr>
      <w:r w:rsidRPr="00F96875">
        <w:rPr>
          <w:rFonts w:ascii="Times New Roman" w:hAnsi="Times New Roman" w:cs="Times New Roman"/>
        </w:rPr>
        <w:t xml:space="preserve">Brooks, E. N., and Legault, C. M. 2016. Retrospective forecasting — evaluating performance of stock projections for New England groundfish stocks. Canadian Journal of Fisheries and Aquatic Sciences, 73: 935–950. </w:t>
      </w:r>
    </w:p>
    <w:p w14:paraId="632FEC6B" w14:textId="525F5311"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urnham, K.P.; Anderson, D.R. Model selection and multimodel inference: a practical information-theoretic approach: Springer Science &amp; Business Media; 2002</w:t>
      </w:r>
    </w:p>
    <w:p w14:paraId="48FAE6CD" w14:textId="126DB19F" w:rsidR="00882D03" w:rsidRDefault="00882D03" w:rsidP="004753A9">
      <w:pPr>
        <w:ind w:left="720" w:hanging="720"/>
        <w:rPr>
          <w:rFonts w:ascii="Times New Roman" w:hAnsi="Times New Roman" w:cs="Times New Roman"/>
        </w:rPr>
      </w:pPr>
      <w:r w:rsidRPr="00882D03">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490E69B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Cadrin, S.X. Stock structure of yellowtail flounder off the northeastern United States. 2003</w:t>
      </w:r>
    </w:p>
    <w:p w14:paraId="085AF512"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Deroba, J.J.; Schueller, A.M. Performance of stock assessments with misspecified age-and time-varying natural mortality. Fisheries Research. 146:27-40; 2013</w:t>
      </w:r>
    </w:p>
    <w:p w14:paraId="24786CF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3AF7EBE9"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oethel, D.R.; Legault, C.M.; Cadrin, S.X. Demonstration of a spatially explicit, tag-integrated stock assessment model with application to three interconnected stocks of yellowtail flounder off of New England. ICES Journal of Marine Science: Journal du Conseil. 72:164-177; 2015</w:t>
      </w:r>
    </w:p>
    <w:p w14:paraId="5422106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udmundsson, G.; Gunnlaugsson, T. Selection and estimation of sequential catch-at-age models. Canadian Journal of Fisheries and Aquatic Sciences. 69:1760-1772; 2012</w:t>
      </w:r>
    </w:p>
    <w:p w14:paraId="39DB1EB3"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Hurtado-Ferro, F.; Szuwalski, C.S.; Valero, J.L.; Anderson, S.C.; Cunningham, C.J.; Johnson, K.F.; Licandeo, R.; McGilliard, C.R.; Monnahan, C.C.; Muradian, M.L. Looking in the rear-view mirror: bias and retrospective patterns in integrated, age-structured stock assessment models. ICES Journal of Marine Science: Journal du Conseil:fsu198; 2014</w:t>
      </w:r>
    </w:p>
    <w:p w14:paraId="26357B1E"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Councill, E.; Thorson, J.T.; Brooks, E.; Methot, R.D.; Punt, A.E. Can autocorrelated recruitment be estimated using integrated assessment models and how does it affect population forecasts? Fisheries Research. 183:222-232; 2016</w:t>
      </w:r>
    </w:p>
    <w:p w14:paraId="6CC0E95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Monnahan, C.C.; McGilliard, C.R.; Vert-pre, K.A.; Anderson, S.C.; Cunningham, C.J.; Hurtado-Ferro, F.; Licandeo, R.R.; Muradian, M.L.; Ono, K. Time-varying natural mortality in fisheries stock assessment models: identifying a default approach. ICES Journal of Marine Science: Journal du Conseil. 72:137-150; 2015</w:t>
      </w:r>
    </w:p>
    <w:p w14:paraId="3329EF1A" w14:textId="78E345C7" w:rsidR="00986FA6" w:rsidRDefault="00986FA6" w:rsidP="004753A9">
      <w:pPr>
        <w:ind w:left="720" w:hanging="720"/>
        <w:rPr>
          <w:rFonts w:ascii="Times New Roman" w:hAnsi="Times New Roman" w:cs="Times New Roman"/>
        </w:rPr>
      </w:pPr>
      <w:r w:rsidRPr="00986FA6">
        <w:rPr>
          <w:rFonts w:ascii="Times New Roman" w:hAnsi="Times New Roman" w:cs="Times New Roman"/>
        </w:rPr>
        <w:t>Kristensen, K., Nielsen, A., Berg, C., Skaug, H., and Bell, B. M. 2016. TMB: Automatic differentiation and Laplace approximation. Journal of Statistical Software, 70: 1–21.</w:t>
      </w:r>
    </w:p>
    <w:p w14:paraId="4F7139A9" w14:textId="438DD4C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port of the retrospective working group. NOAA NMFS Northeast Fisheries Science Center Reference Document:09-01; 2009</w:t>
      </w:r>
    </w:p>
    <w:p w14:paraId="45BDD7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Alade, L.; Stone, H.H.; Gross, W.E. Stock assessment of Georges Bank yellowtail flounder for 2012. TRAC Ref Doc. 2:133; 2012</w:t>
      </w:r>
    </w:p>
    <w:p w14:paraId="1F131B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Palmer, M.C. In what direction should the fishing mortality target change when natural mortality increases within an assessment? Canadian Journal of Fisheries and Aquatic Sciences. 73:1-9; 2015</w:t>
      </w:r>
    </w:p>
    <w:p w14:paraId="3B06CEF7" w14:textId="6B1AA8C5"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strepo, V.R. A flexible forward age-structured assessment program. ICCAT Col Vol Sci Pap. 49:246-253; 199</w:t>
      </w:r>
      <w:r w:rsidR="00F96875">
        <w:rPr>
          <w:rFonts w:ascii="Times New Roman" w:hAnsi="Times New Roman" w:cs="Times New Roman"/>
        </w:rPr>
        <w:t>9.</w:t>
      </w:r>
    </w:p>
    <w:p w14:paraId="0F3E9AFF"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orenzen, K. The relationship between body weight and natural mortality in juvenile and adult fish: a comparison of natural ecosystems and aquaculture. Journal of fish biology. 49:627-642; 1996</w:t>
      </w:r>
    </w:p>
    <w:p w14:paraId="6FCCE421" w14:textId="29B06D6E"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 Hare, J.A.; Alade, L.A. A state-space approach to incorporating environmental effects on recruitment in an age-structured assessment model with an application to Southern New England yellowtail flounder. Canadian Journal of Fisheries and Aquatic Sciences. 73:1261-1270; 2016</w:t>
      </w:r>
    </w:p>
    <w:p w14:paraId="2258A85F" w14:textId="36561584"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w:t>
      </w:r>
      <w:r w:rsidR="003402DE">
        <w:rPr>
          <w:rFonts w:ascii="Times New Roman" w:hAnsi="Times New Roman" w:cs="Times New Roman"/>
        </w:rPr>
        <w:t xml:space="preserve"> and </w:t>
      </w:r>
      <w:r w:rsidRPr="00165EF1">
        <w:rPr>
          <w:rFonts w:ascii="Times New Roman" w:hAnsi="Times New Roman" w:cs="Times New Roman"/>
        </w:rPr>
        <w:t xml:space="preserve">Legault, C.M. </w:t>
      </w:r>
      <w:r w:rsidR="00036C2C">
        <w:rPr>
          <w:rFonts w:ascii="Times New Roman" w:hAnsi="Times New Roman" w:cs="Times New Roman"/>
        </w:rPr>
        <w:t xml:space="preserve">2017. </w:t>
      </w:r>
      <w:r w:rsidRPr="00165EF1">
        <w:rPr>
          <w:rFonts w:ascii="Times New Roman" w:hAnsi="Times New Roman" w:cs="Times New Roman"/>
        </w:rPr>
        <w:t>Statistical behavior of retrospective patterns and their effects on estimation of stock and harvest status. Fisheries Research. 186:109-120</w:t>
      </w:r>
      <w:r w:rsidR="00036C2C">
        <w:rPr>
          <w:rFonts w:ascii="Times New Roman" w:hAnsi="Times New Roman" w:cs="Times New Roman"/>
        </w:rPr>
        <w:t>.</w:t>
      </w:r>
    </w:p>
    <w:p w14:paraId="1F842FD6" w14:textId="5C0C9797" w:rsidR="00036C2C" w:rsidRPr="00165EF1" w:rsidRDefault="00036C2C" w:rsidP="004753A9">
      <w:pPr>
        <w:ind w:left="720" w:hanging="720"/>
        <w:rPr>
          <w:rFonts w:ascii="Times New Roman" w:hAnsi="Times New Roman" w:cs="Times New Roman"/>
        </w:rPr>
      </w:pPr>
      <w:r>
        <w:rPr>
          <w:rFonts w:ascii="Times New Roman" w:hAnsi="Times New Roman" w:cs="Times New Roman"/>
        </w:rPr>
        <w:t xml:space="preserve">Miller, T.J. and Stock, B.C. 2020. The Woods Hole Assessment Model (WHAM). </w:t>
      </w:r>
      <w:r w:rsidRPr="00036C2C">
        <w:rPr>
          <w:rFonts w:ascii="Times New Roman" w:hAnsi="Times New Roman" w:cs="Times New Roman"/>
        </w:rPr>
        <w:t xml:space="preserve">Version </w:t>
      </w:r>
      <w:r>
        <w:rPr>
          <w:rFonts w:ascii="Times New Roman" w:hAnsi="Times New Roman" w:cs="Times New Roman"/>
        </w:rPr>
        <w:t xml:space="preserve">1.0. </w:t>
      </w:r>
      <w:r w:rsidRPr="00036C2C">
        <w:rPr>
          <w:rFonts w:ascii="Times New Roman" w:hAnsi="Times New Roman" w:cs="Times New Roman"/>
        </w:rPr>
        <w:t>https://timjmiller.github.io/wham/</w:t>
      </w:r>
      <w:r>
        <w:rPr>
          <w:rFonts w:ascii="Times New Roman" w:hAnsi="Times New Roman" w:cs="Times New Roman"/>
        </w:rPr>
        <w:t>.</w:t>
      </w:r>
    </w:p>
    <w:p w14:paraId="3E400B05" w14:textId="3A814EE6"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 xml:space="preserve">Mohn, R. </w:t>
      </w:r>
      <w:r w:rsidR="00036C2C">
        <w:rPr>
          <w:rFonts w:ascii="Times New Roman" w:hAnsi="Times New Roman" w:cs="Times New Roman"/>
        </w:rPr>
        <w:t xml:space="preserve">1999. </w:t>
      </w:r>
      <w:r w:rsidRPr="00165EF1">
        <w:rPr>
          <w:rFonts w:ascii="Times New Roman" w:hAnsi="Times New Roman" w:cs="Times New Roman"/>
        </w:rPr>
        <w:t>The retrospective problem in sequential population analysis: An investigation using cod fishery and simulated data. ICES Journal of Marine Science: Journal du Conseil. 56:473-488</w:t>
      </w:r>
      <w:r w:rsidR="00036C2C">
        <w:rPr>
          <w:rFonts w:ascii="Times New Roman" w:hAnsi="Times New Roman" w:cs="Times New Roman"/>
        </w:rPr>
        <w:t>.</w:t>
      </w:r>
    </w:p>
    <w:p w14:paraId="39F395BC" w14:textId="4652E56D"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 xml:space="preserve">NEFSC. </w:t>
      </w:r>
      <w:r w:rsidR="0094661D">
        <w:rPr>
          <w:rFonts w:ascii="Times New Roman" w:hAnsi="Times New Roman" w:cs="Times New Roman"/>
        </w:rPr>
        <w:t xml:space="preserve">2012. </w:t>
      </w:r>
      <w:r w:rsidRPr="00165EF1">
        <w:rPr>
          <w:rFonts w:ascii="Times New Roman" w:hAnsi="Times New Roman" w:cs="Times New Roman"/>
        </w:rPr>
        <w:t>54th Northeast Regional Stock Assessment Workshop (54th SAW) Assessment Report. US Dept Commer, Northeast Fish Sci Cent Ref Doc 12-18; 600p</w:t>
      </w:r>
      <w:r w:rsidR="0094661D">
        <w:rPr>
          <w:rFonts w:ascii="Times New Roman" w:hAnsi="Times New Roman" w:cs="Times New Roman"/>
        </w:rPr>
        <w:t>.</w:t>
      </w:r>
      <w:r w:rsidR="006E1844">
        <w:rPr>
          <w:rFonts w:ascii="Times New Roman" w:hAnsi="Times New Roman" w:cs="Times New Roman"/>
        </w:rPr>
        <w:t xml:space="preserve"> </w:t>
      </w:r>
      <w:r w:rsidR="006E1844" w:rsidRPr="006E1844">
        <w:rPr>
          <w:rFonts w:ascii="Times New Roman" w:hAnsi="Times New Roman" w:cs="Times New Roman"/>
        </w:rPr>
        <w:t>https://repository.library.noaa.gov/view/noaa/4193</w:t>
      </w:r>
    </w:p>
    <w:p w14:paraId="7A74E62D" w14:textId="09BB35F0" w:rsidR="006E1844" w:rsidRDefault="006E1844" w:rsidP="004753A9">
      <w:pPr>
        <w:ind w:left="720" w:hanging="720"/>
        <w:rPr>
          <w:rFonts w:ascii="Times New Roman" w:hAnsi="Times New Roman" w:cs="Times New Roman"/>
        </w:rPr>
      </w:pPr>
      <w:r w:rsidRPr="006E1844">
        <w:rPr>
          <w:rFonts w:ascii="Times New Roman" w:hAnsi="Times New Roman" w:cs="Times New Roman"/>
        </w:rPr>
        <w:t xml:space="preserve">NEFSC. 2013. 55th Northeast Regional Stock Assessment Workshop (55th SAW) Assessment Summary Report. US Dept Commer, </w:t>
      </w:r>
      <w:r w:rsidRPr="00165EF1">
        <w:rPr>
          <w:rFonts w:ascii="Times New Roman" w:hAnsi="Times New Roman" w:cs="Times New Roman"/>
        </w:rPr>
        <w:t>Northeast Fish Sci Cent</w:t>
      </w:r>
      <w:r>
        <w:rPr>
          <w:rFonts w:ascii="Times New Roman" w:hAnsi="Times New Roman" w:cs="Times New Roman"/>
        </w:rPr>
        <w:t xml:space="preserve"> </w:t>
      </w:r>
      <w:r w:rsidRPr="006E1844">
        <w:rPr>
          <w:rFonts w:ascii="Times New Roman" w:hAnsi="Times New Roman" w:cs="Times New Roman"/>
        </w:rPr>
        <w:t>Ref Doc 13-01</w:t>
      </w:r>
      <w:r>
        <w:rPr>
          <w:rFonts w:ascii="Times New Roman" w:hAnsi="Times New Roman" w:cs="Times New Roman"/>
        </w:rPr>
        <w:t xml:space="preserve">. 41p. </w:t>
      </w:r>
      <w:r w:rsidRPr="006E1844">
        <w:rPr>
          <w:rFonts w:ascii="Times New Roman" w:hAnsi="Times New Roman" w:cs="Times New Roman"/>
        </w:rPr>
        <w:t>https://repository.library.noaa.gov/view/noaa/4330.</w:t>
      </w:r>
    </w:p>
    <w:p w14:paraId="2D91EB3F" w14:textId="127DAD7A" w:rsidR="00B4606B" w:rsidRDefault="00B4606B" w:rsidP="004753A9">
      <w:pPr>
        <w:ind w:left="720" w:hanging="720"/>
        <w:rPr>
          <w:rFonts w:ascii="Times New Roman" w:hAnsi="Times New Roman" w:cs="Times New Roman"/>
        </w:rPr>
      </w:pPr>
      <w:r w:rsidRPr="00B4606B">
        <w:rPr>
          <w:rFonts w:ascii="Times New Roman" w:hAnsi="Times New Roman" w:cs="Times New Roman"/>
        </w:rPr>
        <w:t xml:space="preserve">NEFSC. </w:t>
      </w:r>
      <w:r>
        <w:rPr>
          <w:rFonts w:ascii="Times New Roman" w:hAnsi="Times New Roman" w:cs="Times New Roman"/>
        </w:rPr>
        <w:t>2020</w:t>
      </w:r>
      <w:r w:rsidRPr="00B4606B">
        <w:rPr>
          <w:rFonts w:ascii="Times New Roman" w:hAnsi="Times New Roman" w:cs="Times New Roman"/>
        </w:rPr>
        <w:t>. Operational Assessment of 14 Northeast Groundfish Stocks, Updated Through 2018</w:t>
      </w:r>
      <w:r>
        <w:rPr>
          <w:rFonts w:ascii="Times New Roman" w:hAnsi="Times New Roman" w:cs="Times New Roman"/>
        </w:rPr>
        <w:t xml:space="preserve">. </w:t>
      </w:r>
      <w:r w:rsidR="00B753FB" w:rsidRPr="00FC3C50">
        <w:rPr>
          <w:rFonts w:ascii="Times New Roman" w:hAnsi="Times New Roman" w:cs="Times New Roman"/>
          <w:color w:val="FF0000"/>
        </w:rPr>
        <w:t>*</w:t>
      </w:r>
      <w:r w:rsidR="006E1844" w:rsidRPr="00FC3C50">
        <w:rPr>
          <w:rFonts w:ascii="Times New Roman" w:hAnsi="Times New Roman" w:cs="Times New Roman"/>
          <w:color w:val="FF0000"/>
        </w:rPr>
        <w:t xml:space="preserve">pre-print, </w:t>
      </w:r>
      <w:r w:rsidR="00B753FB" w:rsidRPr="00FC3C50">
        <w:rPr>
          <w:rFonts w:ascii="Times New Roman" w:hAnsi="Times New Roman" w:cs="Times New Roman"/>
          <w:color w:val="FF0000"/>
        </w:rPr>
        <w:t>will update citation when officially published.</w:t>
      </w:r>
    </w:p>
    <w:p w14:paraId="0E694F0C" w14:textId="6F97CC9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Nielsen, A.; Berg, C.W. Estimation of time-varying selectivity in stock assessments using state-space models. Fisheries Research. 158:96-101; 2014</w:t>
      </w:r>
    </w:p>
    <w:p w14:paraId="2A54ED77" w14:textId="22823A09" w:rsidR="00604172" w:rsidRPr="00165EF1" w:rsidRDefault="00604172" w:rsidP="004753A9">
      <w:pPr>
        <w:ind w:left="720" w:hanging="720"/>
        <w:rPr>
          <w:rFonts w:ascii="Times New Roman" w:hAnsi="Times New Roman" w:cs="Times New Roman"/>
        </w:rPr>
      </w:pPr>
      <w:r w:rsidRPr="00604172">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Default="0094661D" w:rsidP="0094661D">
      <w:pPr>
        <w:ind w:left="720" w:hanging="720"/>
        <w:rPr>
          <w:rFonts w:ascii="Times New Roman" w:hAnsi="Times New Roman" w:cs="Times New Roman"/>
        </w:rPr>
      </w:pPr>
      <w:r w:rsidRPr="0094661D">
        <w:rPr>
          <w:rFonts w:ascii="Times New Roman" w:hAnsi="Times New Roman" w:cs="Times New Roman"/>
        </w:rPr>
        <w:t>R Core Team</w:t>
      </w:r>
      <w:r>
        <w:rPr>
          <w:rFonts w:ascii="Times New Roman" w:hAnsi="Times New Roman" w:cs="Times New Roman"/>
        </w:rPr>
        <w:t xml:space="preserve">. 2020. </w:t>
      </w:r>
      <w:r w:rsidRPr="0094661D">
        <w:rPr>
          <w:rFonts w:ascii="Times New Roman" w:hAnsi="Times New Roman" w:cs="Times New Roman"/>
        </w:rPr>
        <w:t>R: A language and environment for statistical computing. R Foundation for Statistical Computing, Vienna, Austria. https://www.R-project.org/.</w:t>
      </w:r>
    </w:p>
    <w:p w14:paraId="206D96DA" w14:textId="14EE30FE" w:rsidR="0094034C" w:rsidRDefault="0094034C" w:rsidP="0094661D">
      <w:pPr>
        <w:ind w:left="720" w:hanging="720"/>
        <w:rPr>
          <w:rFonts w:ascii="Times New Roman" w:hAnsi="Times New Roman" w:cs="Times New Roman"/>
        </w:rPr>
      </w:pPr>
      <w:r>
        <w:rPr>
          <w:rFonts w:ascii="Times New Roman" w:hAnsi="Times New Roman" w:cs="Times New Roman"/>
        </w:rPr>
        <w:t>Stock, B.C. and Miller, T.J. this issue. WHAM description and simulation test</w:t>
      </w:r>
      <w:r w:rsidR="00FC3C50">
        <w:rPr>
          <w:rFonts w:ascii="Times New Roman" w:hAnsi="Times New Roman" w:cs="Times New Roman"/>
        </w:rPr>
        <w:t xml:space="preserve"> </w:t>
      </w:r>
      <w:r w:rsidR="00FC3C50" w:rsidRPr="00FC3C50">
        <w:rPr>
          <w:rFonts w:ascii="Times New Roman" w:hAnsi="Times New Roman" w:cs="Times New Roman"/>
          <w:color w:val="FF0000"/>
        </w:rPr>
        <w:t>*final ref TBD</w:t>
      </w:r>
      <w:r w:rsidR="00FC3C50">
        <w:rPr>
          <w:rFonts w:ascii="Times New Roman" w:hAnsi="Times New Roman" w:cs="Times New Roman"/>
        </w:rPr>
        <w:t>.</w:t>
      </w:r>
    </w:p>
    <w:p w14:paraId="4A97772F" w14:textId="60D32BF5" w:rsidR="004753A9" w:rsidRPr="00165EF1" w:rsidRDefault="004753A9" w:rsidP="0094661D">
      <w:pPr>
        <w:ind w:left="720" w:hanging="720"/>
        <w:rPr>
          <w:rFonts w:ascii="Times New Roman" w:hAnsi="Times New Roman" w:cs="Times New Roman"/>
        </w:rPr>
      </w:pPr>
      <w:r w:rsidRPr="00165EF1">
        <w:rPr>
          <w:rFonts w:ascii="Times New Roman" w:hAnsi="Times New Roman" w:cs="Times New Roman"/>
        </w:rPr>
        <w:t>Stone, H.H.; Gavaris, S.; Legault, C.M.; Neilson, J.D.; Cadrin, S.X. Collapse and recovery of the yellowtail flounder (Limanda ferruginea) fishery on Georges Bank. Journal of Sea Research. 51:261-270; 2004</w:t>
      </w:r>
    </w:p>
    <w:p w14:paraId="2FC42AA1"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Szuwalski, C.S.; Vert</w:t>
      </w:r>
      <w:r w:rsidRPr="00165EF1">
        <w:rPr>
          <w:rFonts w:ascii="Cambria Math" w:hAnsi="Cambria Math" w:cs="Cambria Math"/>
        </w:rPr>
        <w:t>‐</w:t>
      </w:r>
      <w:r w:rsidRPr="00165EF1">
        <w:rPr>
          <w:rFonts w:ascii="Times New Roman" w:hAnsi="Times New Roman" w:cs="Times New Roman"/>
        </w:rPr>
        <w:t>Pre, K.A.; Punt, A.E.; Branch, T.A.; Hilborn, R. Examining common assumptions about recruitment: a meta</w:t>
      </w:r>
      <w:r w:rsidRPr="00165EF1">
        <w:rPr>
          <w:rFonts w:ascii="Cambria Math" w:hAnsi="Cambria Math" w:cs="Cambria Math"/>
        </w:rPr>
        <w:t>‐</w:t>
      </w:r>
      <w:r w:rsidRPr="00165EF1">
        <w:rPr>
          <w:rFonts w:ascii="Times New Roman" w:hAnsi="Times New Roman" w:cs="Times New Roman"/>
        </w:rPr>
        <w:t>analysis of recruitment dynamics for worldwide marine fisheries. Fish and Fisheries. 16:633-648; 2015</w:t>
      </w:r>
    </w:p>
    <w:p w14:paraId="13A433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Thorson, J.T.; Jensen, O.P.; Zipkin, E.F. How variable is recruitment for exploited marine fishes? A hierarchical model for testing life history theory. Canadian Journal of Fisheries and Aquatic Sciences. 71:973-983; 2014</w:t>
      </w:r>
    </w:p>
    <w:p w14:paraId="1D4C83F8" w14:textId="14492806" w:rsidR="004753A9" w:rsidRDefault="004753A9" w:rsidP="004753A9">
      <w:pPr>
        <w:ind w:left="720" w:hanging="720"/>
        <w:rPr>
          <w:rFonts w:ascii="Times New Roman" w:hAnsi="Times New Roman" w:cs="Times New Roman"/>
        </w:rPr>
      </w:pPr>
      <w:r w:rsidRPr="00165EF1">
        <w:rPr>
          <w:rFonts w:ascii="Times New Roman" w:hAnsi="Times New Roman" w:cs="Times New Roman"/>
        </w:rPr>
        <w:t>Thorson, J.T.; Monnahan, C.C.; Cope, J.M. The potential impact of time-variation in vital rates on fisheries management targets for marine fishes. Fisheries Research. 169:8-17; 2015</w:t>
      </w:r>
    </w:p>
    <w:p w14:paraId="159D1C54" w14:textId="728E76A2" w:rsidR="004753A9" w:rsidRDefault="00EA7EA4" w:rsidP="004753A9">
      <w:pPr>
        <w:ind w:left="720" w:hanging="720"/>
        <w:rPr>
          <w:rFonts w:ascii="Times New Roman" w:hAnsi="Times New Roman" w:cs="Times New Roman"/>
        </w:rPr>
      </w:pPr>
      <w:r w:rsidRPr="00EA7EA4">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165EF1">
        <w:rPr>
          <w:rFonts w:ascii="Times New Roman" w:hAnsi="Times New Roman" w:cs="Times New Roman"/>
        </w:rPr>
        <w:fldChar w:fldCharType="end"/>
      </w:r>
      <w:r w:rsidR="004753A9" w:rsidRPr="00EA75F0">
        <w:rPr>
          <w:rFonts w:ascii="Times New Roman" w:hAnsi="Times New Roman" w:cs="Times New Roman"/>
        </w:rPr>
        <w:fldChar w:fldCharType="begin"/>
      </w:r>
      <w:r w:rsidR="004753A9" w:rsidRPr="00EA75F0">
        <w:rPr>
          <w:rFonts w:ascii="Times New Roman" w:hAnsi="Times New Roman" w:cs="Times New Roman"/>
        </w:rPr>
        <w:instrText xml:space="preserve"> ADDIN </w:instrText>
      </w:r>
      <w:r w:rsidR="004753A9" w:rsidRPr="00EA75F0">
        <w:rPr>
          <w:rFonts w:ascii="Times New Roman" w:hAnsi="Times New Roman" w:cs="Times New Roman"/>
        </w:rPr>
        <w:fldChar w:fldCharType="end"/>
      </w:r>
      <w:r w:rsidR="004753A9">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2"/>
          <w:pgSz w:w="12240" w:h="15840"/>
          <w:pgMar w:top="1440" w:right="1440" w:bottom="1440" w:left="1440" w:header="720" w:footer="720" w:gutter="0"/>
          <w:lnNumType w:countBy="1" w:restart="continuous"/>
          <w:cols w:space="720"/>
          <w:docGrid w:linePitch="360"/>
        </w:sectPr>
      </w:pPr>
    </w:p>
    <w:p w14:paraId="01564745" w14:textId="0E6405B6" w:rsidR="00EC3D49" w:rsidRPr="00A53D54" w:rsidRDefault="00EC3D49" w:rsidP="00EC3D49">
      <w:pPr>
        <w:ind w:firstLine="0"/>
        <w:rPr>
          <w:rFonts w:ascii="Times New Roman" w:hAnsi="Times New Roman" w:cs="Times New Roman"/>
        </w:rPr>
      </w:pPr>
      <w:r w:rsidRPr="00A53D54">
        <w:rPr>
          <w:rFonts w:ascii="Times New Roman" w:hAnsi="Times New Roman" w:cs="Times New Roman"/>
        </w:rPr>
        <w:lastRenderedPageBreak/>
        <w:t xml:space="preserve">Table 1. </w:t>
      </w:r>
      <w:r>
        <w:rPr>
          <w:rFonts w:ascii="Times New Roman" w:hAnsi="Times New Roman" w:cs="Times New Roman"/>
        </w:rPr>
        <w:t>Descriptions of models with only numbers-at-age (NAA) estimated as random effects</w:t>
      </w:r>
      <w:r w:rsidR="00C23217">
        <w:rPr>
          <w:rFonts w:ascii="Times New Roman" w:hAnsi="Times New Roman" w:cs="Times New Roman"/>
        </w:rPr>
        <w:t xml:space="preserve">. In other words, these models estimated deviations in survival by year and ag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a,y</m:t>
            </m:r>
          </m:sub>
        </m:sSub>
      </m:oMath>
      <w:r w:rsidR="00C23217">
        <w:rPr>
          <w:rFonts w:ascii="Times New Roman" w:hAnsi="Times New Roman" w:cs="Times New Roman"/>
        </w:rPr>
        <w:t xml:space="preserve">, with the covariance given by Eq. 5. NAA-1 is most </w:t>
      </w:r>
      <w:proofErr w:type="gramStart"/>
      <w:r w:rsidR="00C23217">
        <w:rPr>
          <w:rFonts w:ascii="Times New Roman" w:hAnsi="Times New Roman" w:cs="Times New Roman"/>
        </w:rPr>
        <w:t>similar to</w:t>
      </w:r>
      <w:proofErr w:type="gramEnd"/>
      <w:r w:rsidR="00C23217">
        <w:rPr>
          <w:rFonts w:ascii="Times New Roman" w:hAnsi="Times New Roman" w:cs="Times New Roman"/>
        </w:rPr>
        <w:t xml:space="preserve"> a statistical catch-at-age model, where recruitment is typically estimated independently by year and survival is deterministic.</w:t>
      </w:r>
    </w:p>
    <w:tbl>
      <w:tblPr>
        <w:tblStyle w:val="Table"/>
        <w:tblW w:w="0" w:type="auto"/>
        <w:tblInd w:w="18" w:type="dxa"/>
        <w:tblLook w:val="07E0" w:firstRow="1" w:lastRow="1" w:firstColumn="1" w:lastColumn="1" w:noHBand="1" w:noVBand="1"/>
      </w:tblPr>
      <w:tblGrid>
        <w:gridCol w:w="1080"/>
        <w:gridCol w:w="1800"/>
        <w:gridCol w:w="1620"/>
        <w:gridCol w:w="2070"/>
        <w:gridCol w:w="2070"/>
      </w:tblGrid>
      <w:tr w:rsidR="00EB68BC" w:rsidRPr="00A53D54" w14:paraId="60235592" w14:textId="000336BB" w:rsidTr="00EB68BC">
        <w:trPr>
          <w:trHeight w:val="360"/>
        </w:trPr>
        <w:tc>
          <w:tcPr>
            <w:tcW w:w="1080" w:type="dxa"/>
            <w:tcBorders>
              <w:top w:val="single" w:sz="4" w:space="0" w:color="auto"/>
              <w:bottom w:val="single" w:sz="0" w:space="0" w:color="auto"/>
            </w:tcBorders>
            <w:vAlign w:val="center"/>
          </w:tcPr>
          <w:p w14:paraId="65D8220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2F9E653F" w14:textId="430CEFB6"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s treated as random effects</w:t>
            </w:r>
          </w:p>
        </w:tc>
        <w:tc>
          <w:tcPr>
            <w:tcW w:w="1620" w:type="dxa"/>
            <w:tcBorders>
              <w:top w:val="single" w:sz="4" w:space="0" w:color="auto"/>
              <w:bottom w:val="single" w:sz="0" w:space="0" w:color="auto"/>
            </w:tcBorders>
            <w:vAlign w:val="center"/>
          </w:tcPr>
          <w:p w14:paraId="6A9F01A5" w14:textId="3AFFB58F"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Correlation structure</w:t>
            </w:r>
          </w:p>
        </w:tc>
        <w:tc>
          <w:tcPr>
            <w:tcW w:w="2070" w:type="dxa"/>
            <w:tcBorders>
              <w:top w:val="single" w:sz="4" w:space="0" w:color="auto"/>
              <w:bottom w:val="single" w:sz="0" w:space="0" w:color="auto"/>
            </w:tcBorders>
            <w:vAlign w:val="center"/>
          </w:tcPr>
          <w:p w14:paraId="66013146" w14:textId="7320A2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Estimated parameters</w:t>
            </w:r>
          </w:p>
        </w:tc>
        <w:tc>
          <w:tcPr>
            <w:tcW w:w="2070" w:type="dxa"/>
            <w:tcBorders>
              <w:top w:val="single" w:sz="4" w:space="0" w:color="auto"/>
              <w:bottom w:val="single" w:sz="0" w:space="0" w:color="auto"/>
            </w:tcBorders>
            <w:vAlign w:val="center"/>
          </w:tcPr>
          <w:p w14:paraId="16574761" w14:textId="3663B1E4" w:rsidR="00EB68BC" w:rsidRDefault="00EB68BC" w:rsidP="00EB68BC">
            <w:pPr>
              <w:spacing w:after="0"/>
              <w:ind w:firstLine="0"/>
              <w:jc w:val="center"/>
              <w:rPr>
                <w:rFonts w:ascii="Times New Roman" w:hAnsi="Times New Roman" w:cs="Times New Roman"/>
              </w:rPr>
            </w:pPr>
            <w:r>
              <w:rPr>
                <w:rFonts w:ascii="Times New Roman" w:hAnsi="Times New Roman" w:cs="Times New Roman"/>
              </w:rPr>
              <w:t>Notes</w:t>
            </w:r>
          </w:p>
        </w:tc>
      </w:tr>
      <w:tr w:rsidR="00EB68BC" w:rsidRPr="00A53D54" w14:paraId="109B3CB8" w14:textId="2D5A047F" w:rsidTr="00EB68BC">
        <w:trPr>
          <w:trHeight w:val="504"/>
        </w:trPr>
        <w:tc>
          <w:tcPr>
            <w:tcW w:w="1080" w:type="dxa"/>
            <w:vAlign w:val="center"/>
          </w:tcPr>
          <w:p w14:paraId="4696B78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800" w:type="dxa"/>
            <w:vAlign w:val="center"/>
          </w:tcPr>
          <w:p w14:paraId="1F0B88B1" w14:textId="5D90AC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887AF31" w14:textId="4F18EBA0"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6C77878C" w14:textId="38A350FB" w:rsidR="00EB68BC" w:rsidRPr="00A53D54" w:rsidRDefault="00D2073D" w:rsidP="00EB68BC">
            <w:pPr>
              <w:spacing w:after="0"/>
              <w:ind w:firstLine="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m:oMathPara>
          </w:p>
        </w:tc>
        <w:tc>
          <w:tcPr>
            <w:tcW w:w="2070" w:type="dxa"/>
            <w:vAlign w:val="center"/>
          </w:tcPr>
          <w:p w14:paraId="716B3C89" w14:textId="0AC2E479"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base</w:t>
            </w:r>
          </w:p>
        </w:tc>
      </w:tr>
      <w:tr w:rsidR="00EB68BC" w:rsidRPr="00A53D54" w14:paraId="1F7AA5C8" w14:textId="39FE4566" w:rsidTr="00EB68BC">
        <w:trPr>
          <w:trHeight w:val="504"/>
        </w:trPr>
        <w:tc>
          <w:tcPr>
            <w:tcW w:w="1080" w:type="dxa"/>
            <w:vAlign w:val="center"/>
          </w:tcPr>
          <w:p w14:paraId="2E752979"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800" w:type="dxa"/>
            <w:vAlign w:val="center"/>
          </w:tcPr>
          <w:p w14:paraId="5FC4DD7F" w14:textId="00F3EA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E724979" w14:textId="139AD18C"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4BAB36AA" w14:textId="0995F772" w:rsidR="00EB68BC" w:rsidRPr="00A53D54" w:rsidRDefault="00D2073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AB9326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5F5565D5" w14:textId="5DCF2C73" w:rsidTr="00EB68BC">
        <w:trPr>
          <w:trHeight w:val="504"/>
        </w:trPr>
        <w:tc>
          <w:tcPr>
            <w:tcW w:w="1080" w:type="dxa"/>
            <w:vAlign w:val="center"/>
          </w:tcPr>
          <w:p w14:paraId="3F36B42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800" w:type="dxa"/>
            <w:vAlign w:val="center"/>
          </w:tcPr>
          <w:p w14:paraId="30A96B52" w14:textId="46E742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6E870300" w14:textId="4BA1650E"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0D458BD1" w14:textId="3AA7A13F" w:rsidR="00EB68BC" w:rsidRPr="00A53D54" w:rsidRDefault="00D2073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2070" w:type="dxa"/>
            <w:vAlign w:val="center"/>
          </w:tcPr>
          <w:p w14:paraId="6FE916DC" w14:textId="30DAF913"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Miller et al. (2016)</w:t>
            </w:r>
          </w:p>
        </w:tc>
      </w:tr>
      <w:tr w:rsidR="00EB68BC" w:rsidRPr="00A53D54" w14:paraId="5044AF0B" w14:textId="5C1EE304" w:rsidTr="00EB68BC">
        <w:trPr>
          <w:trHeight w:val="504"/>
        </w:trPr>
        <w:tc>
          <w:tcPr>
            <w:tcW w:w="1080" w:type="dxa"/>
            <w:vAlign w:val="center"/>
          </w:tcPr>
          <w:p w14:paraId="6A3078B0"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800" w:type="dxa"/>
            <w:vAlign w:val="center"/>
          </w:tcPr>
          <w:p w14:paraId="6092EFBF" w14:textId="2457D07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00045D3D" w14:textId="5D74DA27"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070" w:type="dxa"/>
            <w:vAlign w:val="center"/>
          </w:tcPr>
          <w:p w14:paraId="4F311D98" w14:textId="13FCE542" w:rsidR="00EB68BC" w:rsidRPr="00A53D54" w:rsidRDefault="00D2073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vAlign w:val="center"/>
          </w:tcPr>
          <w:p w14:paraId="27F7FC47"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4EA0D235" w14:textId="6F95F1E1" w:rsidTr="00EB68BC">
        <w:trPr>
          <w:trHeight w:val="504"/>
        </w:trPr>
        <w:tc>
          <w:tcPr>
            <w:tcW w:w="1080" w:type="dxa"/>
            <w:vAlign w:val="center"/>
          </w:tcPr>
          <w:p w14:paraId="75FC266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800" w:type="dxa"/>
            <w:vAlign w:val="center"/>
          </w:tcPr>
          <w:p w14:paraId="6559ABA8" w14:textId="60EEE91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3C1B4A70" w14:textId="5B9ADAF0"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64B5C69B" w14:textId="00A83857" w:rsidR="00EB68BC" w:rsidRPr="00A53D54" w:rsidRDefault="00D2073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66D268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022E84FA" w14:textId="046B97CF" w:rsidTr="00EB68BC">
        <w:trPr>
          <w:trHeight w:val="504"/>
        </w:trPr>
        <w:tc>
          <w:tcPr>
            <w:tcW w:w="1080" w:type="dxa"/>
            <w:tcBorders>
              <w:bottom w:val="single" w:sz="4" w:space="0" w:color="auto"/>
            </w:tcBorders>
            <w:vAlign w:val="center"/>
          </w:tcPr>
          <w:p w14:paraId="0AAD0A62"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800" w:type="dxa"/>
            <w:tcBorders>
              <w:bottom w:val="single" w:sz="4" w:space="0" w:color="auto"/>
            </w:tcBorders>
            <w:vAlign w:val="center"/>
          </w:tcPr>
          <w:p w14:paraId="2B73FDE3" w14:textId="73F9C7DE"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tcBorders>
              <w:bottom w:val="single" w:sz="4" w:space="0" w:color="auto"/>
            </w:tcBorders>
            <w:vAlign w:val="center"/>
          </w:tcPr>
          <w:p w14:paraId="1BDFAE5B" w14:textId="18D0195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070" w:type="dxa"/>
            <w:tcBorders>
              <w:bottom w:val="single" w:sz="4" w:space="0" w:color="auto"/>
            </w:tcBorders>
            <w:vAlign w:val="center"/>
          </w:tcPr>
          <w:p w14:paraId="3646E187" w14:textId="3498E04F" w:rsidR="00EB68BC" w:rsidRPr="00A53D54" w:rsidRDefault="00D2073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tcBorders>
              <w:bottom w:val="single" w:sz="4" w:space="0" w:color="auto"/>
            </w:tcBorders>
            <w:vAlign w:val="center"/>
          </w:tcPr>
          <w:p w14:paraId="2EAB8B5C" w14:textId="11257BDA" w:rsidR="00EB68BC" w:rsidRPr="00A53D54" w:rsidRDefault="00EB68BC" w:rsidP="00EB68BC">
            <w:pPr>
              <w:spacing w:after="0"/>
              <w:ind w:firstLine="0"/>
              <w:jc w:val="center"/>
              <w:rPr>
                <w:rFonts w:ascii="Times New Roman" w:hAnsi="Times New Roman" w:cs="Times New Roman"/>
              </w:rPr>
            </w:pPr>
          </w:p>
        </w:tc>
      </w:tr>
    </w:tbl>
    <w:p w14:paraId="4DB02903" w14:textId="77777777" w:rsidR="00EC3D49" w:rsidRDefault="00EC3D49" w:rsidP="00EC3D49">
      <w:pPr>
        <w:ind w:firstLine="0"/>
        <w:rPr>
          <w:rFonts w:ascii="Times New Roman" w:hAnsi="Times New Roman" w:cs="Times New Roman"/>
        </w:rPr>
      </w:pPr>
      <w:r>
        <w:rPr>
          <w:rFonts w:ascii="Times New Roman" w:hAnsi="Times New Roman" w:cs="Times New Roman"/>
        </w:rPr>
        <w:br w:type="page"/>
      </w:r>
    </w:p>
    <w:p w14:paraId="402FA23D" w14:textId="59500748" w:rsidR="00587B01" w:rsidRPr="00A53D54" w:rsidRDefault="00587B01" w:rsidP="00587B01">
      <w:pPr>
        <w:ind w:firstLine="0"/>
        <w:rPr>
          <w:rFonts w:ascii="Times New Roman" w:hAnsi="Times New Roman" w:cs="Times New Roman"/>
        </w:rPr>
      </w:pPr>
      <w:r w:rsidRPr="00A53D54">
        <w:rPr>
          <w:rFonts w:ascii="Times New Roman" w:hAnsi="Times New Roman" w:cs="Times New Roman"/>
        </w:rPr>
        <w:lastRenderedPageBreak/>
        <w:t xml:space="preserve">Table </w:t>
      </w:r>
      <w:r>
        <w:rPr>
          <w:rFonts w:ascii="Times New Roman" w:hAnsi="Times New Roman" w:cs="Times New Roman"/>
        </w:rPr>
        <w:t>2</w:t>
      </w:r>
      <w:r w:rsidRPr="00A53D54">
        <w:rPr>
          <w:rFonts w:ascii="Times New Roman" w:hAnsi="Times New Roman" w:cs="Times New Roman"/>
        </w:rPr>
        <w:t xml:space="preserve">. </w:t>
      </w:r>
      <w:r>
        <w:rPr>
          <w:rFonts w:ascii="Times New Roman" w:hAnsi="Times New Roman" w:cs="Times New Roman"/>
        </w:rPr>
        <w:t>Descriptions of models with only natural mortality (</w:t>
      </w:r>
      <w:r w:rsidRPr="00587B01">
        <w:rPr>
          <w:rFonts w:ascii="Times New Roman" w:hAnsi="Times New Roman" w:cs="Times New Roman"/>
          <w:i/>
          <w:iCs/>
        </w:rPr>
        <w:t>M</w:t>
      </w:r>
      <w:r>
        <w:rPr>
          <w:rFonts w:ascii="Times New Roman" w:hAnsi="Times New Roman" w:cs="Times New Roman"/>
        </w:rPr>
        <w:t xml:space="preserve">) estimated as random effects. </w:t>
      </w:r>
      <w:r w:rsidR="00284312">
        <w:rPr>
          <w:rFonts w:ascii="Times New Roman" w:hAnsi="Times New Roman" w:cs="Times New Roman"/>
        </w:rPr>
        <w:t>T</w:t>
      </w:r>
      <w:r>
        <w:rPr>
          <w:rFonts w:ascii="Times New Roman" w:hAnsi="Times New Roman" w:cs="Times New Roman"/>
        </w:rPr>
        <w:t xml:space="preserve">hese models estimated deviations in </w:t>
      </w:r>
      <w:r w:rsidR="00284312" w:rsidRPr="00284312">
        <w:rPr>
          <w:rFonts w:ascii="Times New Roman" w:hAnsi="Times New Roman" w:cs="Times New Roman"/>
          <w:i/>
          <w:iCs/>
        </w:rPr>
        <w:t>M</w:t>
      </w:r>
      <w:r>
        <w:rPr>
          <w:rFonts w:ascii="Times New Roman" w:hAnsi="Times New Roman" w:cs="Times New Roman"/>
        </w:rPr>
        <w:t xml:space="preserve"> by year and ag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a,y</m:t>
            </m:r>
          </m:sub>
        </m:sSub>
      </m:oMath>
      <w:r>
        <w:rPr>
          <w:rFonts w:ascii="Times New Roman" w:hAnsi="Times New Roman" w:cs="Times New Roman"/>
        </w:rPr>
        <w:t xml:space="preserve">, with the covariance given by Eq. </w:t>
      </w:r>
      <w:r w:rsidR="00284312">
        <w:rPr>
          <w:rFonts w:ascii="Times New Roman" w:hAnsi="Times New Roman" w:cs="Times New Roman"/>
        </w:rPr>
        <w:t>6</w:t>
      </w:r>
      <w:r>
        <w:rPr>
          <w:rFonts w:ascii="Times New Roman" w:hAnsi="Times New Roman" w:cs="Times New Roman"/>
        </w:rPr>
        <w:t xml:space="preserve">. </w:t>
      </w:r>
      <w:r w:rsidR="00284312">
        <w:rPr>
          <w:rFonts w:ascii="Times New Roman" w:hAnsi="Times New Roman" w:cs="Times New Roman"/>
        </w:rPr>
        <w:t xml:space="preserve">All models treated the numbers-at-age as in the base model, </w:t>
      </w:r>
      <w:r>
        <w:rPr>
          <w:rFonts w:ascii="Times New Roman" w:hAnsi="Times New Roman" w:cs="Times New Roman"/>
        </w:rPr>
        <w:t>NAA-1</w:t>
      </w:r>
      <w:r w:rsidR="00284312">
        <w:rPr>
          <w:rFonts w:ascii="Times New Roman" w:hAnsi="Times New Roman" w:cs="Times New Roman"/>
        </w:rPr>
        <w:t xml:space="preserve"> (</w:t>
      </w:r>
      <w:r>
        <w:rPr>
          <w:rFonts w:ascii="Times New Roman" w:hAnsi="Times New Roman" w:cs="Times New Roman"/>
        </w:rPr>
        <w:t xml:space="preserve">recruitment </w:t>
      </w:r>
      <w:r w:rsidR="00284312">
        <w:rPr>
          <w:rFonts w:ascii="Times New Roman" w:hAnsi="Times New Roman" w:cs="Times New Roman"/>
        </w:rPr>
        <w:t>i</w:t>
      </w:r>
      <w:r>
        <w:rPr>
          <w:rFonts w:ascii="Times New Roman" w:hAnsi="Times New Roman" w:cs="Times New Roman"/>
        </w:rPr>
        <w:t>ndependent</w:t>
      </w:r>
      <w:r w:rsidR="00284312">
        <w:rPr>
          <w:rFonts w:ascii="Times New Roman" w:hAnsi="Times New Roman" w:cs="Times New Roman"/>
        </w:rPr>
        <w:t xml:space="preserve"> </w:t>
      </w:r>
      <w:r>
        <w:rPr>
          <w:rFonts w:ascii="Times New Roman" w:hAnsi="Times New Roman" w:cs="Times New Roman"/>
        </w:rPr>
        <w:t>by year</w:t>
      </w:r>
      <w:r w:rsidR="00284312">
        <w:rPr>
          <w:rFonts w:ascii="Times New Roman" w:hAnsi="Times New Roman" w:cs="Times New Roman"/>
        </w:rPr>
        <w:t xml:space="preserve">, deterministic </w:t>
      </w:r>
      <w:r>
        <w:rPr>
          <w:rFonts w:ascii="Times New Roman" w:hAnsi="Times New Roman" w:cs="Times New Roman"/>
        </w:rPr>
        <w:t>survival</w:t>
      </w:r>
      <w:r w:rsidR="00284312">
        <w:rPr>
          <w:rFonts w:ascii="Times New Roman" w:hAnsi="Times New Roman" w:cs="Times New Roman"/>
        </w:rPr>
        <w:t>).</w:t>
      </w:r>
      <w:r w:rsidR="0092249C">
        <w:rPr>
          <w:rFonts w:ascii="Times New Roman" w:hAnsi="Times New Roman" w:cs="Times New Roman"/>
        </w:rPr>
        <w:t xml:space="preserve"> M-1 was also equivalent to the base model and did not estimate any </w:t>
      </w:r>
      <w:r w:rsidR="0092249C" w:rsidRPr="0092249C">
        <w:rPr>
          <w:rFonts w:ascii="Times New Roman" w:hAnsi="Times New Roman" w:cs="Times New Roman"/>
          <w:i/>
          <w:iCs/>
        </w:rPr>
        <w:t>M</w:t>
      </w:r>
      <w:r w:rsidR="0092249C">
        <w:rPr>
          <w:rFonts w:ascii="Times New Roman" w:hAnsi="Times New Roman" w:cs="Times New Roman"/>
        </w:rPr>
        <w:t xml:space="preserve"> parameters.</w:t>
      </w:r>
    </w:p>
    <w:tbl>
      <w:tblPr>
        <w:tblStyle w:val="Table"/>
        <w:tblW w:w="0" w:type="auto"/>
        <w:tblInd w:w="18" w:type="dxa"/>
        <w:tblLook w:val="07E0" w:firstRow="1" w:lastRow="1" w:firstColumn="1" w:lastColumn="1" w:noHBand="1" w:noVBand="1"/>
      </w:tblPr>
      <w:tblGrid>
        <w:gridCol w:w="1080"/>
        <w:gridCol w:w="1800"/>
        <w:gridCol w:w="1620"/>
        <w:gridCol w:w="2250"/>
        <w:gridCol w:w="1890"/>
      </w:tblGrid>
      <w:tr w:rsidR="00587B01" w:rsidRPr="00A53D54" w14:paraId="247974B9" w14:textId="77777777" w:rsidTr="0092249C">
        <w:trPr>
          <w:trHeight w:val="360"/>
        </w:trPr>
        <w:tc>
          <w:tcPr>
            <w:tcW w:w="1080" w:type="dxa"/>
            <w:tcBorders>
              <w:top w:val="single" w:sz="4" w:space="0" w:color="auto"/>
              <w:bottom w:val="single" w:sz="0" w:space="0" w:color="auto"/>
            </w:tcBorders>
            <w:vAlign w:val="center"/>
          </w:tcPr>
          <w:p w14:paraId="7E6FD12D" w14:textId="77777777" w:rsidR="00587B01" w:rsidRPr="00A53D54" w:rsidRDefault="00587B01" w:rsidP="00587B0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38D6354B" w14:textId="131FF1E3" w:rsid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Estimate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iCs/>
              </w:rPr>
              <w:t>,</w:t>
            </w:r>
          </w:p>
          <w:p w14:paraId="22B8B571" w14:textId="5A707F1B" w:rsidR="00587B01" w:rsidRP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mean </w:t>
            </w:r>
            <w:r w:rsidRPr="00464E6D">
              <w:rPr>
                <w:rFonts w:ascii="Times New Roman" w:hAnsi="Times New Roman" w:cs="Times New Roman"/>
                <w:i/>
                <w:iCs/>
              </w:rPr>
              <w:t>M</w:t>
            </w:r>
          </w:p>
        </w:tc>
        <w:tc>
          <w:tcPr>
            <w:tcW w:w="1620" w:type="dxa"/>
            <w:tcBorders>
              <w:top w:val="single" w:sz="4" w:space="0" w:color="auto"/>
              <w:bottom w:val="single" w:sz="0" w:space="0" w:color="auto"/>
            </w:tcBorders>
            <w:vAlign w:val="center"/>
          </w:tcPr>
          <w:p w14:paraId="231580E7"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Correlation structure</w:t>
            </w:r>
          </w:p>
        </w:tc>
        <w:tc>
          <w:tcPr>
            <w:tcW w:w="2250" w:type="dxa"/>
            <w:tcBorders>
              <w:top w:val="single" w:sz="4" w:space="0" w:color="auto"/>
              <w:bottom w:val="single" w:sz="0" w:space="0" w:color="auto"/>
            </w:tcBorders>
            <w:vAlign w:val="center"/>
          </w:tcPr>
          <w:p w14:paraId="0AFED106"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Estimated parameters</w:t>
            </w:r>
          </w:p>
        </w:tc>
        <w:tc>
          <w:tcPr>
            <w:tcW w:w="1890" w:type="dxa"/>
            <w:tcBorders>
              <w:top w:val="single" w:sz="4" w:space="0" w:color="auto"/>
              <w:bottom w:val="single" w:sz="0" w:space="0" w:color="auto"/>
            </w:tcBorders>
            <w:vAlign w:val="center"/>
          </w:tcPr>
          <w:p w14:paraId="6CA58202" w14:textId="77777777" w:rsidR="00587B01" w:rsidRDefault="00587B01" w:rsidP="00587B01">
            <w:pPr>
              <w:spacing w:after="0"/>
              <w:ind w:firstLine="0"/>
              <w:jc w:val="center"/>
              <w:rPr>
                <w:rFonts w:ascii="Times New Roman" w:hAnsi="Times New Roman" w:cs="Times New Roman"/>
              </w:rPr>
            </w:pPr>
            <w:r>
              <w:rPr>
                <w:rFonts w:ascii="Times New Roman" w:hAnsi="Times New Roman" w:cs="Times New Roman"/>
              </w:rPr>
              <w:t>Notes</w:t>
            </w:r>
          </w:p>
        </w:tc>
      </w:tr>
      <w:tr w:rsidR="00587B01" w:rsidRPr="00A53D54" w14:paraId="66462FF4" w14:textId="77777777" w:rsidTr="0092249C">
        <w:trPr>
          <w:trHeight w:val="504"/>
        </w:trPr>
        <w:tc>
          <w:tcPr>
            <w:tcW w:w="1080" w:type="dxa"/>
            <w:vAlign w:val="center"/>
          </w:tcPr>
          <w:p w14:paraId="627FA98F" w14:textId="2B819E05"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M</w:t>
            </w:r>
            <w:r w:rsidR="00587B01" w:rsidRPr="00A53D54">
              <w:rPr>
                <w:rFonts w:ascii="Times New Roman" w:hAnsi="Times New Roman" w:cs="Times New Roman"/>
              </w:rPr>
              <w:t>-1</w:t>
            </w:r>
          </w:p>
        </w:tc>
        <w:tc>
          <w:tcPr>
            <w:tcW w:w="1800" w:type="dxa"/>
            <w:vAlign w:val="center"/>
          </w:tcPr>
          <w:p w14:paraId="5698B04F" w14:textId="5665039F"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AB0ACFA" w14:textId="3086C5F8"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26E8CA57" w14:textId="7A674219"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890" w:type="dxa"/>
            <w:vAlign w:val="center"/>
          </w:tcPr>
          <w:p w14:paraId="4BA72513"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base</w:t>
            </w:r>
          </w:p>
        </w:tc>
      </w:tr>
      <w:tr w:rsidR="0092249C" w:rsidRPr="00A53D54" w14:paraId="0115B747" w14:textId="77777777" w:rsidTr="0092249C">
        <w:trPr>
          <w:trHeight w:val="504"/>
        </w:trPr>
        <w:tc>
          <w:tcPr>
            <w:tcW w:w="1080" w:type="dxa"/>
            <w:vAlign w:val="center"/>
          </w:tcPr>
          <w:p w14:paraId="2DAA8C9E" w14:textId="5601D8A5"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2</w:t>
            </w:r>
          </w:p>
        </w:tc>
        <w:tc>
          <w:tcPr>
            <w:tcW w:w="1800" w:type="dxa"/>
            <w:vAlign w:val="center"/>
          </w:tcPr>
          <w:p w14:paraId="02E14F3C" w14:textId="306CAD3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18A96F5D" w14:textId="1EC4A645"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7220FF7" w14:textId="095B0845" w:rsidR="0092249C" w:rsidRPr="00A53D54" w:rsidRDefault="00D2073D"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890" w:type="dxa"/>
            <w:vAlign w:val="center"/>
          </w:tcPr>
          <w:p w14:paraId="30CB44A8"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1D5A5FA2" w14:textId="77777777" w:rsidTr="0092249C">
        <w:trPr>
          <w:trHeight w:val="504"/>
        </w:trPr>
        <w:tc>
          <w:tcPr>
            <w:tcW w:w="1080" w:type="dxa"/>
            <w:vAlign w:val="center"/>
          </w:tcPr>
          <w:p w14:paraId="3924D4E4" w14:textId="3C1893B9"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3</w:t>
            </w:r>
          </w:p>
        </w:tc>
        <w:tc>
          <w:tcPr>
            <w:tcW w:w="1800" w:type="dxa"/>
            <w:vAlign w:val="center"/>
          </w:tcPr>
          <w:p w14:paraId="55080E36" w14:textId="3401796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1161BB0" w14:textId="792B746A"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38310242" w14:textId="538C0466" w:rsidR="0092249C" w:rsidRPr="00A53D54" w:rsidRDefault="00D2073D"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1890" w:type="dxa"/>
            <w:vAlign w:val="center"/>
          </w:tcPr>
          <w:p w14:paraId="4B307737" w14:textId="692E4FD1" w:rsidR="0092249C" w:rsidRPr="00A53D54" w:rsidRDefault="0092249C" w:rsidP="0092249C">
            <w:pPr>
              <w:spacing w:after="0"/>
              <w:ind w:firstLine="0"/>
              <w:jc w:val="center"/>
              <w:rPr>
                <w:rFonts w:ascii="Times New Roman" w:hAnsi="Times New Roman" w:cs="Times New Roman"/>
              </w:rPr>
            </w:pPr>
          </w:p>
        </w:tc>
      </w:tr>
      <w:tr w:rsidR="0092249C" w:rsidRPr="00A53D54" w14:paraId="02E6192B" w14:textId="77777777" w:rsidTr="0092249C">
        <w:trPr>
          <w:trHeight w:val="504"/>
        </w:trPr>
        <w:tc>
          <w:tcPr>
            <w:tcW w:w="1080" w:type="dxa"/>
            <w:vAlign w:val="center"/>
          </w:tcPr>
          <w:p w14:paraId="2F139DD9" w14:textId="38B07EAB"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4</w:t>
            </w:r>
          </w:p>
        </w:tc>
        <w:tc>
          <w:tcPr>
            <w:tcW w:w="1800" w:type="dxa"/>
            <w:vAlign w:val="center"/>
          </w:tcPr>
          <w:p w14:paraId="1E9B5910" w14:textId="33D92F7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48B47C60" w14:textId="131DEE10"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4F14463E" w14:textId="7A9E2766" w:rsidR="0092249C" w:rsidRPr="00A53D54" w:rsidRDefault="00D2073D"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57D78A6B"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08507670" w14:textId="77777777" w:rsidTr="0092249C">
        <w:trPr>
          <w:trHeight w:val="504"/>
        </w:trPr>
        <w:tc>
          <w:tcPr>
            <w:tcW w:w="1080" w:type="dxa"/>
            <w:vAlign w:val="center"/>
          </w:tcPr>
          <w:p w14:paraId="5060487B" w14:textId="7D729BEF"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5</w:t>
            </w:r>
          </w:p>
        </w:tc>
        <w:tc>
          <w:tcPr>
            <w:tcW w:w="1800" w:type="dxa"/>
            <w:vAlign w:val="center"/>
          </w:tcPr>
          <w:p w14:paraId="18C989EE" w14:textId="4F3D896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06BD2184" w14:textId="7E42907C"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vAlign w:val="center"/>
          </w:tcPr>
          <w:p w14:paraId="20BB8552" w14:textId="458783A0" w:rsidR="0092249C" w:rsidRPr="00A53D54" w:rsidRDefault="00D2073D"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54F64F63" w14:textId="768E8269"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Cadigan</w:t>
            </w:r>
            <w:proofErr w:type="spellEnd"/>
            <w:r>
              <w:rPr>
                <w:rFonts w:ascii="Times New Roman" w:hAnsi="Times New Roman" w:cs="Times New Roman"/>
              </w:rPr>
              <w:t xml:space="preserve"> (2016)</w:t>
            </w:r>
          </w:p>
        </w:tc>
      </w:tr>
      <w:tr w:rsidR="0092249C" w:rsidRPr="00A53D54" w14:paraId="4036B6D5" w14:textId="77777777" w:rsidTr="0092249C">
        <w:trPr>
          <w:trHeight w:val="504"/>
        </w:trPr>
        <w:tc>
          <w:tcPr>
            <w:tcW w:w="1080" w:type="dxa"/>
            <w:vAlign w:val="center"/>
          </w:tcPr>
          <w:p w14:paraId="11DC68A1" w14:textId="4A6CBD9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6</w:t>
            </w:r>
          </w:p>
        </w:tc>
        <w:tc>
          <w:tcPr>
            <w:tcW w:w="1800" w:type="dxa"/>
            <w:vAlign w:val="center"/>
          </w:tcPr>
          <w:p w14:paraId="4FA695F8" w14:textId="54D62517"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44D42EC0" w14:textId="31CC1BCD"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1B12458F" w14:textId="10AB8583" w:rsidR="0092249C" w:rsidRPr="00A53D54" w:rsidRDefault="00D2073D" w:rsidP="0092249C">
            <w:pPr>
              <w:spacing w:after="0"/>
              <w:ind w:firstLine="0"/>
              <w:jc w:val="center"/>
              <w:rPr>
                <w:rFonts w:ascii="Times New Roman" w:hAnsi="Times New Roman" w:cs="Times New Roman"/>
              </w:rPr>
            </w:pPr>
            <m:oMathPara>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m:oMathPara>
          </w:p>
        </w:tc>
        <w:tc>
          <w:tcPr>
            <w:tcW w:w="1890" w:type="dxa"/>
            <w:vAlign w:val="center"/>
          </w:tcPr>
          <w:p w14:paraId="27032F34"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503A8D52" w14:textId="77777777" w:rsidTr="0092249C">
        <w:trPr>
          <w:trHeight w:val="504"/>
        </w:trPr>
        <w:tc>
          <w:tcPr>
            <w:tcW w:w="1080" w:type="dxa"/>
            <w:vAlign w:val="center"/>
          </w:tcPr>
          <w:p w14:paraId="02B29E97" w14:textId="3774760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197ABB4F" w14:textId="687BFBB7"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14707EE0" w14:textId="32B607E0" w:rsidR="0092249C"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AC01232" w14:textId="1039F961" w:rsidR="0092249C" w:rsidRPr="00727266" w:rsidRDefault="00D2073D"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p>
        </w:tc>
        <w:tc>
          <w:tcPr>
            <w:tcW w:w="1890" w:type="dxa"/>
            <w:vAlign w:val="center"/>
          </w:tcPr>
          <w:p w14:paraId="7586D231" w14:textId="297E3119" w:rsidR="0092249C" w:rsidRPr="00A53D54" w:rsidRDefault="0092249C" w:rsidP="0092249C">
            <w:pPr>
              <w:spacing w:after="0"/>
              <w:ind w:firstLine="0"/>
              <w:jc w:val="center"/>
              <w:rPr>
                <w:rFonts w:ascii="Times New Roman" w:hAnsi="Times New Roman" w:cs="Times New Roman"/>
              </w:rPr>
            </w:pPr>
          </w:p>
        </w:tc>
      </w:tr>
      <w:tr w:rsidR="0092249C" w:rsidRPr="00A53D54" w14:paraId="1202C4CA" w14:textId="77777777" w:rsidTr="0092249C">
        <w:trPr>
          <w:trHeight w:val="504"/>
        </w:trPr>
        <w:tc>
          <w:tcPr>
            <w:tcW w:w="1080" w:type="dxa"/>
            <w:vAlign w:val="center"/>
          </w:tcPr>
          <w:p w14:paraId="52EF5B7A" w14:textId="26B2B2B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43954A43" w14:textId="11088EEE"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514EB83E" w14:textId="22440BAB"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53FEFC70" w14:textId="2949C262" w:rsidR="0092249C" w:rsidRPr="00727266" w:rsidRDefault="00D2073D"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78272D53"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279775B5" w14:textId="77777777" w:rsidTr="0092249C">
        <w:trPr>
          <w:trHeight w:val="504"/>
        </w:trPr>
        <w:tc>
          <w:tcPr>
            <w:tcW w:w="1080" w:type="dxa"/>
            <w:vAlign w:val="center"/>
          </w:tcPr>
          <w:p w14:paraId="694FC6D5" w14:textId="686A1D08"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9</w:t>
            </w:r>
          </w:p>
        </w:tc>
        <w:tc>
          <w:tcPr>
            <w:tcW w:w="1800" w:type="dxa"/>
            <w:vAlign w:val="center"/>
          </w:tcPr>
          <w:p w14:paraId="348BC0B5" w14:textId="710F948D"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706CA5BC" w14:textId="47063A90"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131F102A" w14:textId="52961558" w:rsidR="0092249C" w:rsidRPr="00727266" w:rsidRDefault="00D2073D"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29BBE045"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3912901B" w14:textId="77777777" w:rsidTr="0092249C">
        <w:trPr>
          <w:trHeight w:val="504"/>
        </w:trPr>
        <w:tc>
          <w:tcPr>
            <w:tcW w:w="1080" w:type="dxa"/>
            <w:tcBorders>
              <w:bottom w:val="single" w:sz="4" w:space="0" w:color="auto"/>
            </w:tcBorders>
            <w:vAlign w:val="center"/>
          </w:tcPr>
          <w:p w14:paraId="345B5388" w14:textId="7812DF41"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10</w:t>
            </w:r>
          </w:p>
        </w:tc>
        <w:tc>
          <w:tcPr>
            <w:tcW w:w="1800" w:type="dxa"/>
            <w:tcBorders>
              <w:bottom w:val="single" w:sz="4" w:space="0" w:color="auto"/>
            </w:tcBorders>
            <w:vAlign w:val="center"/>
          </w:tcPr>
          <w:p w14:paraId="2EA065B1" w14:textId="01F5EC86"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tcBorders>
              <w:bottom w:val="single" w:sz="4" w:space="0" w:color="auto"/>
            </w:tcBorders>
            <w:vAlign w:val="center"/>
          </w:tcPr>
          <w:p w14:paraId="5A6A169C" w14:textId="24A52C4A" w:rsidR="0092249C"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tcBorders>
              <w:bottom w:val="single" w:sz="4" w:space="0" w:color="auto"/>
            </w:tcBorders>
            <w:vAlign w:val="center"/>
          </w:tcPr>
          <w:p w14:paraId="32F23A4F" w14:textId="4D72C92F" w:rsidR="0092249C" w:rsidRPr="00727266" w:rsidRDefault="00D2073D"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tcBorders>
              <w:bottom w:val="single" w:sz="4" w:space="0" w:color="auto"/>
            </w:tcBorders>
            <w:vAlign w:val="center"/>
          </w:tcPr>
          <w:p w14:paraId="11B3C829" w14:textId="77777777" w:rsidR="0092249C" w:rsidRPr="00A53D54" w:rsidRDefault="0092249C" w:rsidP="0092249C">
            <w:pPr>
              <w:spacing w:after="0"/>
              <w:ind w:firstLine="0"/>
              <w:jc w:val="center"/>
              <w:rPr>
                <w:rFonts w:ascii="Times New Roman" w:hAnsi="Times New Roman" w:cs="Times New Roman"/>
              </w:rPr>
            </w:pPr>
          </w:p>
        </w:tc>
      </w:tr>
    </w:tbl>
    <w:p w14:paraId="0E10D429" w14:textId="77777777" w:rsidR="00587B01" w:rsidRDefault="00587B01" w:rsidP="00587B01">
      <w:pPr>
        <w:ind w:firstLine="0"/>
        <w:rPr>
          <w:rFonts w:ascii="Times New Roman" w:hAnsi="Times New Roman" w:cs="Times New Roman"/>
        </w:rPr>
      </w:pPr>
      <w:r>
        <w:rPr>
          <w:rFonts w:ascii="Times New Roman" w:hAnsi="Times New Roman" w:cs="Times New Roman"/>
        </w:rPr>
        <w:br w:type="page"/>
      </w:r>
    </w:p>
    <w:p w14:paraId="5495ED5D" w14:textId="77777777" w:rsidR="00EC3D49" w:rsidRDefault="00EC3D49" w:rsidP="00A53D54">
      <w:pPr>
        <w:ind w:firstLine="0"/>
        <w:rPr>
          <w:rFonts w:ascii="Times New Roman" w:hAnsi="Times New Roman" w:cs="Times New Roman"/>
        </w:rPr>
        <w:sectPr w:rsidR="00EC3D49" w:rsidSect="00EC3D49">
          <w:pgSz w:w="12240" w:h="15840"/>
          <w:pgMar w:top="1440" w:right="1440" w:bottom="1440" w:left="1440" w:header="720" w:footer="720" w:gutter="0"/>
          <w:lnNumType w:countBy="1" w:restart="continuous"/>
          <w:cols w:space="720"/>
          <w:docGrid w:linePitch="360"/>
        </w:sectPr>
      </w:pPr>
    </w:p>
    <w:p w14:paraId="0C472F39" w14:textId="710C66F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3</w:t>
      </w:r>
      <w:r w:rsidRPr="00A53D54">
        <w:rPr>
          <w:rFonts w:ascii="Times New Roman" w:hAnsi="Times New Roman" w:cs="Times New Roman"/>
        </w:rPr>
        <w:t xml:space="preserve">. </w:t>
      </w:r>
      <w:r>
        <w:rPr>
          <w:rFonts w:ascii="Times New Roman" w:hAnsi="Times New Roman" w:cs="Times New Roman"/>
        </w:rPr>
        <w:t xml:space="preserve">Model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79"/>
      <w:r w:rsidR="00660ABD">
        <w:rPr>
          <w:rFonts w:ascii="Times New Roman" w:hAnsi="Times New Roman" w:cs="Times New Roman"/>
        </w:rPr>
        <w:t xml:space="preserve"> NAA-6, where survival is a 2D AR1 process across years and ages, had the lowest AIC and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0" w:type="auto"/>
        <w:tblInd w:w="18" w:type="dxa"/>
        <w:tblLook w:val="07E0" w:firstRow="1" w:lastRow="1" w:firstColumn="1" w:lastColumn="1" w:noHBand="1" w:noVBand="1"/>
      </w:tblPr>
      <w:tblGrid>
        <w:gridCol w:w="936"/>
        <w:gridCol w:w="1276"/>
        <w:gridCol w:w="1276"/>
        <w:gridCol w:w="1276"/>
        <w:gridCol w:w="1276"/>
        <w:gridCol w:w="222"/>
        <w:gridCol w:w="1196"/>
        <w:gridCol w:w="956"/>
        <w:gridCol w:w="760"/>
        <w:gridCol w:w="222"/>
        <w:gridCol w:w="798"/>
        <w:gridCol w:w="798"/>
        <w:gridCol w:w="798"/>
      </w:tblGrid>
      <w:tr w:rsidR="00113C9C" w:rsidRPr="00A53D54" w14:paraId="4CCF7C2C" w14:textId="77777777" w:rsidTr="00660ABD">
        <w:trPr>
          <w:trHeight w:val="360"/>
        </w:trPr>
        <w:tc>
          <w:tcPr>
            <w:tcW w:w="0" w:type="auto"/>
            <w:tcBorders>
              <w:top w:val="single" w:sz="4" w:space="0" w:color="auto"/>
            </w:tcBorders>
            <w:vAlign w:val="center"/>
          </w:tcPr>
          <w:p w14:paraId="0F7DF300" w14:textId="77777777" w:rsidR="00113C9C" w:rsidRPr="00A53D54" w:rsidRDefault="00113C9C" w:rsidP="00113C9C">
            <w:pPr>
              <w:spacing w:after="0"/>
              <w:ind w:firstLine="0"/>
              <w:jc w:val="center"/>
              <w:rPr>
                <w:rFonts w:ascii="Times New Roman" w:hAnsi="Times New Roman" w:cs="Times New Roman"/>
              </w:rPr>
            </w:pPr>
          </w:p>
        </w:tc>
        <w:tc>
          <w:tcPr>
            <w:tcW w:w="0" w:type="auto"/>
            <w:gridSpan w:val="4"/>
            <w:tcBorders>
              <w:top w:val="single" w:sz="4" w:space="0" w:color="auto"/>
              <w:bottom w:val="single" w:sz="4" w:space="0" w:color="auto"/>
            </w:tcBorders>
            <w:vAlign w:val="center"/>
          </w:tcPr>
          <w:p w14:paraId="68251B43" w14:textId="4D5B12FA" w:rsidR="00113C9C" w:rsidRPr="00A53D54" w:rsidRDefault="00113C9C"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3395048C" w14:textId="77777777" w:rsidR="00113C9C" w:rsidRDefault="00113C9C" w:rsidP="00113C9C">
            <w:pPr>
              <w:spacing w:after="0"/>
              <w:ind w:firstLine="0"/>
              <w:rPr>
                <w:rFonts w:ascii="Times New Roman" w:hAnsi="Times New Roman" w:cs="Times New Roman"/>
              </w:rPr>
            </w:pPr>
          </w:p>
        </w:tc>
        <w:tc>
          <w:tcPr>
            <w:tcW w:w="0" w:type="auto"/>
            <w:gridSpan w:val="3"/>
            <w:tcBorders>
              <w:top w:val="single" w:sz="4" w:space="0" w:color="auto"/>
              <w:bottom w:val="single" w:sz="4" w:space="0" w:color="auto"/>
            </w:tcBorders>
            <w:vAlign w:val="center"/>
          </w:tcPr>
          <w:p w14:paraId="7D8536B6" w14:textId="2908042D" w:rsidR="00113C9C" w:rsidRPr="00A53D54" w:rsidRDefault="00113C9C"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0" w:type="auto"/>
            <w:tcBorders>
              <w:top w:val="single" w:sz="4" w:space="0" w:color="auto"/>
            </w:tcBorders>
          </w:tcPr>
          <w:p w14:paraId="2518B73E" w14:textId="77777777" w:rsidR="00113C9C" w:rsidRPr="00A53D54" w:rsidRDefault="00113C9C" w:rsidP="00113C9C">
            <w:pPr>
              <w:spacing w:after="0"/>
              <w:ind w:firstLine="0"/>
              <w:rPr>
                <w:rFonts w:ascii="Times New Roman" w:hAnsi="Times New Roman" w:cs="Times New Roman"/>
              </w:rPr>
            </w:pPr>
          </w:p>
        </w:tc>
        <w:tc>
          <w:tcPr>
            <w:tcW w:w="2394" w:type="dxa"/>
            <w:gridSpan w:val="3"/>
            <w:tcBorders>
              <w:top w:val="single" w:sz="4" w:space="0" w:color="auto"/>
              <w:bottom w:val="single" w:sz="4" w:space="0" w:color="auto"/>
            </w:tcBorders>
            <w:vAlign w:val="center"/>
          </w:tcPr>
          <w:p w14:paraId="06FDAC81" w14:textId="64DA4868" w:rsidR="00113C9C" w:rsidRPr="00A53D54" w:rsidRDefault="00113C9C"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113C9C" w:rsidRPr="00A53D54" w14:paraId="57667DA4" w14:textId="77777777" w:rsidTr="00660ABD">
        <w:trPr>
          <w:trHeight w:val="360"/>
        </w:trPr>
        <w:tc>
          <w:tcPr>
            <w:tcW w:w="0" w:type="auto"/>
            <w:tcBorders>
              <w:bottom w:val="single" w:sz="0" w:space="0" w:color="auto"/>
            </w:tcBorders>
            <w:vAlign w:val="center"/>
          </w:tcPr>
          <w:p w14:paraId="21EB456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276" w:type="dxa"/>
            <w:tcBorders>
              <w:top w:val="single" w:sz="4" w:space="0" w:color="auto"/>
              <w:bottom w:val="single" w:sz="0" w:space="0" w:color="auto"/>
            </w:tcBorders>
            <w:vAlign w:val="center"/>
          </w:tcPr>
          <w:p w14:paraId="59D2FE0D" w14:textId="77777777" w:rsidR="00113C9C" w:rsidRPr="00A53D54" w:rsidRDefault="00D2073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1276" w:type="dxa"/>
            <w:tcBorders>
              <w:top w:val="single" w:sz="4" w:space="0" w:color="auto"/>
              <w:bottom w:val="single" w:sz="0" w:space="0" w:color="auto"/>
            </w:tcBorders>
            <w:vAlign w:val="center"/>
          </w:tcPr>
          <w:p w14:paraId="0E690CF2" w14:textId="77777777" w:rsidR="00113C9C" w:rsidRPr="00A53D54" w:rsidRDefault="00D2073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1276" w:type="dxa"/>
            <w:tcBorders>
              <w:top w:val="single" w:sz="4" w:space="0" w:color="auto"/>
              <w:bottom w:val="single" w:sz="0" w:space="0" w:color="auto"/>
            </w:tcBorders>
            <w:vAlign w:val="center"/>
          </w:tcPr>
          <w:p w14:paraId="6F2259AE" w14:textId="77777777" w:rsidR="00113C9C" w:rsidRPr="00A53D54" w:rsidRDefault="00D2073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1276" w:type="dxa"/>
            <w:tcBorders>
              <w:top w:val="single" w:sz="4" w:space="0" w:color="auto"/>
              <w:bottom w:val="single" w:sz="0" w:space="0" w:color="auto"/>
            </w:tcBorders>
            <w:vAlign w:val="center"/>
          </w:tcPr>
          <w:p w14:paraId="13D76A24" w14:textId="77777777" w:rsidR="00113C9C" w:rsidRPr="00A53D54" w:rsidRDefault="00D2073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0" w:type="auto"/>
            <w:tcBorders>
              <w:bottom w:val="single" w:sz="0" w:space="0" w:color="auto"/>
            </w:tcBorders>
          </w:tcPr>
          <w:p w14:paraId="779C5DB6" w14:textId="77777777" w:rsidR="00113C9C" w:rsidRPr="00A53D54" w:rsidRDefault="00113C9C" w:rsidP="00113C9C">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4A0F995B" w14:textId="76DC2C4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537B0D5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2BB1E1E" w14:textId="77777777" w:rsidR="00113C9C" w:rsidRPr="00A53D54" w:rsidRDefault="00113C9C" w:rsidP="00113C9C">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20C78993" w14:textId="77777777" w:rsidR="00113C9C" w:rsidRPr="00A53D54" w:rsidRDefault="00113C9C" w:rsidP="00113C9C">
            <w:pPr>
              <w:spacing w:after="0"/>
              <w:ind w:firstLine="0"/>
              <w:jc w:val="center"/>
              <w:rPr>
                <w:rFonts w:ascii="Times New Roman" w:eastAsia="DengXian" w:hAnsi="Times New Roman" w:cs="Times New Roman"/>
              </w:rPr>
            </w:pPr>
          </w:p>
        </w:tc>
        <w:tc>
          <w:tcPr>
            <w:tcW w:w="798" w:type="dxa"/>
            <w:tcBorders>
              <w:top w:val="single" w:sz="4" w:space="0" w:color="auto"/>
              <w:bottom w:val="single" w:sz="0" w:space="0" w:color="auto"/>
            </w:tcBorders>
            <w:vAlign w:val="center"/>
          </w:tcPr>
          <w:p w14:paraId="4F7F2D21" w14:textId="403A89DC" w:rsidR="00113C9C" w:rsidRPr="00A53D54" w:rsidRDefault="00D2073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98" w:type="dxa"/>
            <w:tcBorders>
              <w:top w:val="single" w:sz="4" w:space="0" w:color="auto"/>
              <w:bottom w:val="single" w:sz="0" w:space="0" w:color="auto"/>
            </w:tcBorders>
            <w:vAlign w:val="center"/>
          </w:tcPr>
          <w:p w14:paraId="5CF328B9" w14:textId="4E1AA26B" w:rsidR="00113C9C" w:rsidRPr="00A53D54" w:rsidRDefault="00D2073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98" w:type="dxa"/>
            <w:tcBorders>
              <w:top w:val="single" w:sz="4" w:space="0" w:color="auto"/>
              <w:bottom w:val="single" w:sz="0" w:space="0" w:color="auto"/>
            </w:tcBorders>
            <w:vAlign w:val="center"/>
          </w:tcPr>
          <w:p w14:paraId="776E23F6" w14:textId="7CE3F4F7" w:rsidR="00113C9C" w:rsidRPr="00A53D54" w:rsidRDefault="00D2073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113C9C" w:rsidRPr="00A53D54" w14:paraId="140D0130" w14:textId="77777777" w:rsidTr="00660ABD">
        <w:trPr>
          <w:trHeight w:val="504"/>
        </w:trPr>
        <w:tc>
          <w:tcPr>
            <w:tcW w:w="0" w:type="auto"/>
            <w:vAlign w:val="center"/>
          </w:tcPr>
          <w:p w14:paraId="11EEDE5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276" w:type="dxa"/>
            <w:vAlign w:val="center"/>
          </w:tcPr>
          <w:p w14:paraId="13D54AD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1276" w:type="dxa"/>
            <w:vAlign w:val="center"/>
          </w:tcPr>
          <w:p w14:paraId="78A4BE4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325392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260F96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ED7A23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3F067DE3" w14:textId="44C403E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77184CD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7A49036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221.6</w:t>
            </w:r>
          </w:p>
        </w:tc>
        <w:tc>
          <w:tcPr>
            <w:tcW w:w="0" w:type="auto"/>
          </w:tcPr>
          <w:p w14:paraId="66EC1638"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E15BB06" w14:textId="21F59F46"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98" w:type="dxa"/>
            <w:vAlign w:val="center"/>
          </w:tcPr>
          <w:p w14:paraId="02B4BF35" w14:textId="01DF1CE4"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98" w:type="dxa"/>
            <w:vAlign w:val="center"/>
          </w:tcPr>
          <w:p w14:paraId="6B18088D" w14:textId="29734E8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113C9C" w:rsidRPr="00A53D54" w14:paraId="16E652DF" w14:textId="77777777" w:rsidTr="00660ABD">
        <w:trPr>
          <w:trHeight w:val="504"/>
        </w:trPr>
        <w:tc>
          <w:tcPr>
            <w:tcW w:w="0" w:type="auto"/>
            <w:vAlign w:val="center"/>
          </w:tcPr>
          <w:p w14:paraId="51F3517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276" w:type="dxa"/>
            <w:vAlign w:val="center"/>
          </w:tcPr>
          <w:p w14:paraId="7E8A64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1276" w:type="dxa"/>
            <w:vAlign w:val="center"/>
          </w:tcPr>
          <w:p w14:paraId="1E4918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754B7F6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1276" w:type="dxa"/>
            <w:vAlign w:val="center"/>
          </w:tcPr>
          <w:p w14:paraId="6C64215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B866346"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58609911" w14:textId="21761EC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0" w:type="auto"/>
            <w:vAlign w:val="center"/>
          </w:tcPr>
          <w:p w14:paraId="0CDD0881"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56.3</w:t>
            </w:r>
          </w:p>
        </w:tc>
        <w:tc>
          <w:tcPr>
            <w:tcW w:w="0" w:type="auto"/>
            <w:vAlign w:val="center"/>
          </w:tcPr>
          <w:p w14:paraId="169C02D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7.3</w:t>
            </w:r>
          </w:p>
        </w:tc>
        <w:tc>
          <w:tcPr>
            <w:tcW w:w="0" w:type="auto"/>
          </w:tcPr>
          <w:p w14:paraId="243AC7F5"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A260B55" w14:textId="0A1D61B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98" w:type="dxa"/>
            <w:vAlign w:val="center"/>
          </w:tcPr>
          <w:p w14:paraId="208DA72E" w14:textId="671E1A2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0</w:t>
            </w:r>
          </w:p>
        </w:tc>
        <w:tc>
          <w:tcPr>
            <w:tcW w:w="798" w:type="dxa"/>
            <w:vAlign w:val="center"/>
          </w:tcPr>
          <w:p w14:paraId="75534761" w14:textId="42C6B23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113C9C" w:rsidRPr="00A53D54" w14:paraId="67833C2E" w14:textId="77777777" w:rsidTr="00660ABD">
        <w:trPr>
          <w:trHeight w:val="504"/>
        </w:trPr>
        <w:tc>
          <w:tcPr>
            <w:tcW w:w="0" w:type="auto"/>
            <w:vAlign w:val="center"/>
          </w:tcPr>
          <w:p w14:paraId="1D05E79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276" w:type="dxa"/>
            <w:vAlign w:val="center"/>
          </w:tcPr>
          <w:p w14:paraId="069256A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1276" w:type="dxa"/>
            <w:vAlign w:val="center"/>
          </w:tcPr>
          <w:p w14:paraId="3712695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1276" w:type="dxa"/>
            <w:vAlign w:val="center"/>
          </w:tcPr>
          <w:p w14:paraId="585FAB9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9474F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7C3798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6FBAD9D9" w14:textId="7D9B3EC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0" w:type="auto"/>
            <w:vAlign w:val="center"/>
          </w:tcPr>
          <w:p w14:paraId="6E444A9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897.4</w:t>
            </w:r>
          </w:p>
        </w:tc>
        <w:tc>
          <w:tcPr>
            <w:tcW w:w="0" w:type="auto"/>
            <w:vAlign w:val="center"/>
          </w:tcPr>
          <w:p w14:paraId="4CEEB7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36.2</w:t>
            </w:r>
          </w:p>
        </w:tc>
        <w:tc>
          <w:tcPr>
            <w:tcW w:w="0" w:type="auto"/>
          </w:tcPr>
          <w:p w14:paraId="22DA161B"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D088D68" w14:textId="7E15BBF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7</w:t>
            </w:r>
          </w:p>
        </w:tc>
        <w:tc>
          <w:tcPr>
            <w:tcW w:w="798" w:type="dxa"/>
            <w:vAlign w:val="center"/>
          </w:tcPr>
          <w:p w14:paraId="4C25C5C4" w14:textId="4E78D689"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98" w:type="dxa"/>
            <w:vAlign w:val="center"/>
          </w:tcPr>
          <w:p w14:paraId="6020DB20" w14:textId="5EEBFEC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113C9C" w:rsidRPr="00A53D54" w14:paraId="26D49222" w14:textId="77777777" w:rsidTr="00660ABD">
        <w:trPr>
          <w:trHeight w:val="504"/>
        </w:trPr>
        <w:tc>
          <w:tcPr>
            <w:tcW w:w="0" w:type="auto"/>
            <w:vAlign w:val="center"/>
          </w:tcPr>
          <w:p w14:paraId="30A89D9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276" w:type="dxa"/>
            <w:vAlign w:val="center"/>
          </w:tcPr>
          <w:p w14:paraId="4FB2340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1276" w:type="dxa"/>
            <w:vAlign w:val="center"/>
          </w:tcPr>
          <w:p w14:paraId="02837ED0"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1276" w:type="dxa"/>
            <w:vAlign w:val="center"/>
          </w:tcPr>
          <w:p w14:paraId="09A4AB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0D61D68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0" w:type="auto"/>
          </w:tcPr>
          <w:p w14:paraId="3388B0D9"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7D703EC4" w14:textId="311952C2"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0" w:type="auto"/>
            <w:vAlign w:val="center"/>
          </w:tcPr>
          <w:p w14:paraId="5624E39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13.7</w:t>
            </w:r>
          </w:p>
        </w:tc>
        <w:tc>
          <w:tcPr>
            <w:tcW w:w="0" w:type="auto"/>
            <w:vAlign w:val="center"/>
          </w:tcPr>
          <w:p w14:paraId="603B2BB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9</w:t>
            </w:r>
          </w:p>
        </w:tc>
        <w:tc>
          <w:tcPr>
            <w:tcW w:w="0" w:type="auto"/>
          </w:tcPr>
          <w:p w14:paraId="39B50084"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909A103" w14:textId="238ED603"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5</w:t>
            </w:r>
          </w:p>
        </w:tc>
        <w:tc>
          <w:tcPr>
            <w:tcW w:w="798" w:type="dxa"/>
            <w:vAlign w:val="center"/>
          </w:tcPr>
          <w:p w14:paraId="6172E87F" w14:textId="7573FD1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2</w:t>
            </w:r>
          </w:p>
        </w:tc>
        <w:tc>
          <w:tcPr>
            <w:tcW w:w="798" w:type="dxa"/>
            <w:vAlign w:val="center"/>
          </w:tcPr>
          <w:p w14:paraId="104E4C5F" w14:textId="012732F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113C9C" w:rsidRPr="00A53D54" w14:paraId="02B6510E" w14:textId="77777777" w:rsidTr="002A322C">
        <w:trPr>
          <w:trHeight w:val="504"/>
        </w:trPr>
        <w:tc>
          <w:tcPr>
            <w:tcW w:w="0" w:type="auto"/>
            <w:vAlign w:val="center"/>
          </w:tcPr>
          <w:p w14:paraId="43F6EFF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276" w:type="dxa"/>
            <w:vAlign w:val="center"/>
          </w:tcPr>
          <w:p w14:paraId="73612A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1276" w:type="dxa"/>
            <w:vAlign w:val="center"/>
          </w:tcPr>
          <w:p w14:paraId="71AA502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1276" w:type="dxa"/>
            <w:vAlign w:val="center"/>
          </w:tcPr>
          <w:p w14:paraId="2DD25F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1276" w:type="dxa"/>
            <w:vAlign w:val="center"/>
          </w:tcPr>
          <w:p w14:paraId="7AAC885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4204D74"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47F88445" w14:textId="1DF53C8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0" w:type="auto"/>
            <w:vAlign w:val="center"/>
          </w:tcPr>
          <w:p w14:paraId="23F72A4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28.5</w:t>
            </w:r>
          </w:p>
        </w:tc>
        <w:tc>
          <w:tcPr>
            <w:tcW w:w="0" w:type="auto"/>
            <w:vAlign w:val="center"/>
          </w:tcPr>
          <w:p w14:paraId="5C1EA0A4"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1</w:t>
            </w:r>
          </w:p>
        </w:tc>
        <w:tc>
          <w:tcPr>
            <w:tcW w:w="0" w:type="auto"/>
          </w:tcPr>
          <w:p w14:paraId="3B6258F1"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1E059729" w14:textId="6FE1901B"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98" w:type="dxa"/>
            <w:vAlign w:val="center"/>
          </w:tcPr>
          <w:p w14:paraId="5784C2BB" w14:textId="2111830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4</w:t>
            </w:r>
          </w:p>
        </w:tc>
        <w:tc>
          <w:tcPr>
            <w:tcW w:w="798" w:type="dxa"/>
            <w:vAlign w:val="center"/>
          </w:tcPr>
          <w:p w14:paraId="1B2F5AAD" w14:textId="106CA85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113C9C" w:rsidRPr="00A53D54" w14:paraId="6D4A9CF0" w14:textId="77777777" w:rsidTr="002A322C">
        <w:trPr>
          <w:trHeight w:val="504"/>
        </w:trPr>
        <w:tc>
          <w:tcPr>
            <w:tcW w:w="0" w:type="auto"/>
            <w:tcBorders>
              <w:bottom w:val="single" w:sz="4" w:space="0" w:color="auto"/>
            </w:tcBorders>
            <w:vAlign w:val="center"/>
          </w:tcPr>
          <w:p w14:paraId="27502E06" w14:textId="77777777" w:rsidR="00113C9C" w:rsidRPr="00A53D54" w:rsidRDefault="00113C9C" w:rsidP="00113C9C">
            <w:pPr>
              <w:spacing w:after="0"/>
              <w:ind w:firstLine="0"/>
              <w:jc w:val="center"/>
              <w:rPr>
                <w:rFonts w:ascii="Times New Roman" w:hAnsi="Times New Roman" w:cs="Times New Roman"/>
              </w:rPr>
            </w:pPr>
            <w:bookmarkStart w:id="80" w:name="_Hlk47096343"/>
            <w:r w:rsidRPr="00A53D54">
              <w:rPr>
                <w:rFonts w:ascii="Times New Roman" w:hAnsi="Times New Roman" w:cs="Times New Roman"/>
              </w:rPr>
              <w:t>NAA-6</w:t>
            </w:r>
          </w:p>
        </w:tc>
        <w:tc>
          <w:tcPr>
            <w:tcW w:w="1276" w:type="dxa"/>
            <w:tcBorders>
              <w:bottom w:val="single" w:sz="4" w:space="0" w:color="auto"/>
            </w:tcBorders>
            <w:vAlign w:val="center"/>
          </w:tcPr>
          <w:p w14:paraId="4A026EE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1276" w:type="dxa"/>
            <w:tcBorders>
              <w:bottom w:val="single" w:sz="4" w:space="0" w:color="auto"/>
            </w:tcBorders>
            <w:vAlign w:val="center"/>
          </w:tcPr>
          <w:p w14:paraId="5A6572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1276" w:type="dxa"/>
            <w:tcBorders>
              <w:bottom w:val="single" w:sz="4" w:space="0" w:color="auto"/>
            </w:tcBorders>
            <w:vAlign w:val="center"/>
          </w:tcPr>
          <w:p w14:paraId="00F1147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1276" w:type="dxa"/>
            <w:tcBorders>
              <w:bottom w:val="single" w:sz="4" w:space="0" w:color="auto"/>
            </w:tcBorders>
            <w:vAlign w:val="center"/>
          </w:tcPr>
          <w:p w14:paraId="3BABAAD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0" w:type="auto"/>
            <w:tcBorders>
              <w:bottom w:val="single" w:sz="4" w:space="0" w:color="auto"/>
            </w:tcBorders>
          </w:tcPr>
          <w:p w14:paraId="5B0E53E4" w14:textId="77777777" w:rsidR="00113C9C" w:rsidRPr="00A53D54" w:rsidRDefault="00113C9C" w:rsidP="00113C9C">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3C6EDFA" w14:textId="4648346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0" w:type="auto"/>
            <w:tcBorders>
              <w:bottom w:val="single" w:sz="4" w:space="0" w:color="auto"/>
            </w:tcBorders>
            <w:vAlign w:val="center"/>
          </w:tcPr>
          <w:p w14:paraId="41A4614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33.6</w:t>
            </w:r>
          </w:p>
        </w:tc>
        <w:tc>
          <w:tcPr>
            <w:tcW w:w="0" w:type="auto"/>
            <w:tcBorders>
              <w:bottom w:val="single" w:sz="4" w:space="0" w:color="auto"/>
            </w:tcBorders>
            <w:vAlign w:val="center"/>
          </w:tcPr>
          <w:p w14:paraId="5A3458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1FF8CC75" w14:textId="77777777" w:rsidR="00113C9C" w:rsidRPr="00A53D54" w:rsidRDefault="00113C9C" w:rsidP="00113C9C">
            <w:pPr>
              <w:spacing w:after="0"/>
              <w:ind w:firstLine="0"/>
              <w:jc w:val="center"/>
              <w:rPr>
                <w:rFonts w:ascii="Times New Roman" w:hAnsi="Times New Roman" w:cs="Times New Roman"/>
              </w:rPr>
            </w:pPr>
          </w:p>
        </w:tc>
        <w:tc>
          <w:tcPr>
            <w:tcW w:w="798" w:type="dxa"/>
            <w:tcBorders>
              <w:bottom w:val="single" w:sz="4" w:space="0" w:color="auto"/>
            </w:tcBorders>
            <w:vAlign w:val="center"/>
          </w:tcPr>
          <w:p w14:paraId="2535F3D0" w14:textId="46FAD63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6</w:t>
            </w:r>
          </w:p>
        </w:tc>
        <w:tc>
          <w:tcPr>
            <w:tcW w:w="798" w:type="dxa"/>
            <w:tcBorders>
              <w:bottom w:val="single" w:sz="4" w:space="0" w:color="auto"/>
            </w:tcBorders>
            <w:vAlign w:val="center"/>
          </w:tcPr>
          <w:p w14:paraId="21D73D31" w14:textId="6412A09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9</w:t>
            </w:r>
          </w:p>
        </w:tc>
        <w:tc>
          <w:tcPr>
            <w:tcW w:w="798" w:type="dxa"/>
            <w:tcBorders>
              <w:bottom w:val="single" w:sz="4" w:space="0" w:color="auto"/>
            </w:tcBorders>
            <w:vAlign w:val="center"/>
          </w:tcPr>
          <w:p w14:paraId="59535757" w14:textId="5865D38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81" w:name="table-2.-m-only-models-where-only-m-is-a"/>
      <w:bookmarkEnd w:id="80"/>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6495679C"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4</w:t>
      </w:r>
      <w:r w:rsidRPr="00A53D54">
        <w:rPr>
          <w:rFonts w:ascii="Times New Roman" w:hAnsi="Times New Roman" w:cs="Times New Roman"/>
        </w:rPr>
        <w:t xml:space="preserve">. </w:t>
      </w:r>
      <w:r w:rsidR="00660ABD">
        <w:rPr>
          <w:rFonts w:ascii="Times New Roman" w:hAnsi="Times New Roman" w:cs="Times New Roman"/>
        </w:rPr>
        <w:t>Model results 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C958E4">
        <w:rPr>
          <w:rFonts w:ascii="Times New Roman" w:hAnsi="Times New Roman" w:cs="Times New Roman"/>
        </w:rPr>
        <w:t>M-10</w:t>
      </w:r>
      <w:r w:rsidR="00660ABD">
        <w:rPr>
          <w:rFonts w:ascii="Times New Roman" w:hAnsi="Times New Roman" w:cs="Times New Roman"/>
        </w:rPr>
        <w:t xml:space="preserve">, </w:t>
      </w:r>
      <w:r w:rsidR="00C958E4">
        <w:rPr>
          <w:rFonts w:ascii="Times New Roman" w:hAnsi="Times New Roman" w:cs="Times New Roman"/>
        </w:rPr>
        <w:t xml:space="preserve">which estimated mean </w:t>
      </w:r>
      <w:r w:rsidR="006919C1">
        <w:rPr>
          <w:rFonts w:ascii="Times New Roman" w:hAnsi="Times New Roman" w:cs="Times New Roman"/>
          <w:i/>
          <w:iCs/>
        </w:rPr>
        <w:t>M</w:t>
      </w:r>
      <w:r w:rsidR="00C958E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00C958E4">
        <w:rPr>
          <w:rFonts w:ascii="Times New Roman" w:hAnsi="Times New Roman" w:cs="Times New Roman"/>
        </w:rPr>
        <w:t xml:space="preserve">, </w:t>
      </w:r>
      <w:r w:rsidR="002A322C">
        <w:rPr>
          <w:rFonts w:ascii="Times New Roman" w:hAnsi="Times New Roman" w:cs="Times New Roman"/>
        </w:rPr>
        <w:t xml:space="preserve">as well as 2D AR1 random effects on </w:t>
      </w:r>
      <w:r w:rsidR="006919C1">
        <w:rPr>
          <w:rFonts w:ascii="Times New Roman" w:hAnsi="Times New Roman" w:cs="Times New Roman"/>
          <w:i/>
          <w:iCs/>
        </w:rPr>
        <w:t>M</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2A322C">
        <w:rPr>
          <w:rFonts w:ascii="Times New Roman" w:hAnsi="Times New Roman" w:cs="Times New Roman"/>
        </w:rPr>
        <w:t xml:space="preserve">but not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2A322C">
        <w:rPr>
          <w:rFonts w:ascii="Times New Roman" w:hAnsi="Times New Roman" w:cs="Times New Roman"/>
        </w:rPr>
        <w:t xml:space="preserve">M-5 and M-7 had lower </w:t>
      </w:r>
      <w:proofErr w:type="spellStart"/>
      <w:r w:rsidR="002A322C">
        <w:rPr>
          <w:rFonts w:ascii="Times New Roman" w:hAnsi="Times New Roman" w:cs="Times New Roman"/>
        </w:rPr>
        <w:t>Mohn’s</w:t>
      </w:r>
      <w:proofErr w:type="spellEnd"/>
      <w:r w:rsidR="002A322C" w:rsidRPr="00A53D54">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than M-10, but higher AIC. </w:t>
      </w:r>
      <w:r w:rsidR="00C958E4">
        <w:rPr>
          <w:rFonts w:ascii="Times New Roman" w:hAnsi="Times New Roman" w:cs="Times New Roman"/>
        </w:rPr>
        <w:t xml:space="preserve">Numbers-at-age </w:t>
      </w:r>
      <w:r w:rsidR="002A322C">
        <w:rPr>
          <w:rFonts w:ascii="Times New Roman" w:hAnsi="Times New Roman" w:cs="Times New Roman"/>
        </w:rPr>
        <w:t xml:space="preserve">(NAA) </w:t>
      </w:r>
      <w:r w:rsidR="00C958E4">
        <w:rPr>
          <w:rFonts w:ascii="Times New Roman" w:hAnsi="Times New Roman" w:cs="Times New Roman"/>
        </w:rPr>
        <w:t xml:space="preserve">were treated as in model NAA-1. </w:t>
      </w:r>
      <w:bookmarkEnd w:id="81"/>
      <w:r w:rsidR="002A322C">
        <w:rPr>
          <w:rFonts w:ascii="Times New Roman" w:hAnsi="Times New Roman" w:cs="Times New Roman"/>
        </w:rPr>
        <w:t xml:space="preserve">Only </w:t>
      </w:r>
      <w:r w:rsidRPr="00A53D54">
        <w:rPr>
          <w:rFonts w:ascii="Times New Roman" w:hAnsi="Times New Roman" w:cs="Times New Roman"/>
        </w:rPr>
        <w:t xml:space="preserve">estimating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Pr="00A53D54">
        <w:rPr>
          <w:rFonts w:ascii="Times New Roman" w:hAnsi="Times New Roman" w:cs="Times New Roman"/>
        </w:rPr>
        <w:t xml:space="preserve">, without any random effects on NAA or </w:t>
      </w:r>
      <w:r w:rsidR="006919C1">
        <w:rPr>
          <w:rFonts w:ascii="Times New Roman" w:hAnsi="Times New Roman" w:cs="Times New Roman"/>
          <w:i/>
          <w:iCs/>
        </w:rPr>
        <w:t>M</w:t>
      </w:r>
      <w:r w:rsidRPr="00A53D54">
        <w:rPr>
          <w:rFonts w:ascii="Times New Roman" w:hAnsi="Times New Roman" w:cs="Times New Roman"/>
        </w:rPr>
        <w:t xml:space="preserve">, </w:t>
      </w:r>
      <w:r w:rsidR="002A322C">
        <w:rPr>
          <w:rFonts w:ascii="Times New Roman" w:hAnsi="Times New Roman" w:cs="Times New Roman"/>
        </w:rPr>
        <w:t xml:space="preserve">substantially </w:t>
      </w:r>
      <w:r w:rsidRPr="00A53D54">
        <w:rPr>
          <w:rFonts w:ascii="Times New Roman" w:hAnsi="Times New Roman" w:cs="Times New Roman"/>
        </w:rPr>
        <w:t>reduce</w:t>
      </w:r>
      <w:r w:rsidR="002A322C">
        <w:rPr>
          <w:rFonts w:ascii="Times New Roman" w:hAnsi="Times New Roman" w:cs="Times New Roman"/>
        </w:rPr>
        <w:t xml:space="preserve">d </w:t>
      </w:r>
      <w:r w:rsidRPr="00A53D54">
        <w:rPr>
          <w:rFonts w:ascii="Times New Roman" w:hAnsi="Times New Roman" w:cs="Times New Roman"/>
        </w:rPr>
        <w:t xml:space="preserve">AIC and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Pr="00A53D54">
        <w:rPr>
          <w:rFonts w:ascii="Times New Roman" w:hAnsi="Times New Roman" w:cs="Times New Roman"/>
        </w:rPr>
        <w:t xml:space="preserve"> (compare </w:t>
      </w:r>
      <w:r w:rsidR="002A322C">
        <w:rPr>
          <w:rFonts w:ascii="Times New Roman" w:hAnsi="Times New Roman" w:cs="Times New Roman"/>
        </w:rPr>
        <w:t xml:space="preserve">M-1 to M-6).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5000" w:type="pct"/>
        <w:tblLook w:val="07E0" w:firstRow="1" w:lastRow="1" w:firstColumn="1" w:lastColumn="1" w:noHBand="1" w:noVBand="1"/>
      </w:tblPr>
      <w:tblGrid>
        <w:gridCol w:w="964"/>
        <w:gridCol w:w="1458"/>
        <w:gridCol w:w="1458"/>
        <w:gridCol w:w="1458"/>
        <w:gridCol w:w="1549"/>
        <w:gridCol w:w="254"/>
        <w:gridCol w:w="1367"/>
        <w:gridCol w:w="1092"/>
        <w:gridCol w:w="868"/>
        <w:gridCol w:w="254"/>
        <w:gridCol w:w="818"/>
        <w:gridCol w:w="818"/>
        <w:gridCol w:w="818"/>
      </w:tblGrid>
      <w:tr w:rsidR="00C958E4" w:rsidRPr="00A53D54" w14:paraId="6AA6B218" w14:textId="77777777" w:rsidTr="00C958E4">
        <w:trPr>
          <w:trHeight w:val="360"/>
        </w:trPr>
        <w:tc>
          <w:tcPr>
            <w:tcW w:w="0" w:type="auto"/>
            <w:tcBorders>
              <w:top w:val="single" w:sz="4" w:space="0" w:color="auto"/>
            </w:tcBorders>
            <w:vAlign w:val="bottom"/>
          </w:tcPr>
          <w:p w14:paraId="4A476EE5" w14:textId="77777777" w:rsidR="00C958E4" w:rsidRPr="00A53D54" w:rsidRDefault="00C958E4" w:rsidP="00C958E4">
            <w:pPr>
              <w:spacing w:after="0"/>
              <w:ind w:firstLine="0"/>
              <w:rPr>
                <w:rFonts w:ascii="Times New Roman" w:hAnsi="Times New Roman" w:cs="Times New Roman"/>
              </w:rPr>
            </w:pPr>
          </w:p>
        </w:tc>
        <w:tc>
          <w:tcPr>
            <w:tcW w:w="0" w:type="auto"/>
            <w:gridSpan w:val="4"/>
            <w:tcBorders>
              <w:top w:val="single" w:sz="4" w:space="0" w:color="auto"/>
              <w:bottom w:val="single" w:sz="0" w:space="0" w:color="auto"/>
            </w:tcBorders>
            <w:vAlign w:val="bottom"/>
          </w:tcPr>
          <w:p w14:paraId="6B9F8C7F" w14:textId="77458291"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789F8B0E" w14:textId="77777777" w:rsidR="00C958E4" w:rsidRDefault="00C958E4" w:rsidP="00C958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bottom"/>
          </w:tcPr>
          <w:p w14:paraId="6BACBE86" w14:textId="2CF2C5EB"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tcPr>
          <w:p w14:paraId="64045259" w14:textId="77777777" w:rsidR="00C958E4" w:rsidRDefault="00C958E4" w:rsidP="00C958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bottom"/>
          </w:tcPr>
          <w:p w14:paraId="6A8AD1FC" w14:textId="55241346" w:rsidR="00C958E4" w:rsidRPr="00A53D54" w:rsidRDefault="00C958E4"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C958E4" w:rsidRPr="00A53D54" w14:paraId="64EB388B" w14:textId="77777777" w:rsidTr="00C958E4">
        <w:trPr>
          <w:trHeight w:val="360"/>
        </w:trPr>
        <w:tc>
          <w:tcPr>
            <w:tcW w:w="0" w:type="auto"/>
            <w:tcBorders>
              <w:bottom w:val="single" w:sz="0" w:space="0" w:color="auto"/>
            </w:tcBorders>
            <w:vAlign w:val="center"/>
          </w:tcPr>
          <w:p w14:paraId="024238D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418B6BBE" w14:textId="77777777" w:rsidR="00C958E4" w:rsidRPr="00A53D54" w:rsidRDefault="00D2073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1CB1377D" w14:textId="77777777" w:rsidR="00C958E4" w:rsidRPr="00A53D54" w:rsidRDefault="00D2073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55AA6A42" w14:textId="37F58117" w:rsidR="00C958E4" w:rsidRPr="00A53D54" w:rsidRDefault="00D2073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0" w:type="auto"/>
            <w:tcBorders>
              <w:top w:val="single" w:sz="4" w:space="0" w:color="auto"/>
              <w:bottom w:val="single" w:sz="0" w:space="0" w:color="auto"/>
            </w:tcBorders>
            <w:vAlign w:val="center"/>
          </w:tcPr>
          <w:p w14:paraId="05BB5A7E" w14:textId="2F77DC63" w:rsidR="00C958E4" w:rsidRPr="00A53D54" w:rsidRDefault="00D2073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0" w:type="auto"/>
            <w:tcBorders>
              <w:bottom w:val="single" w:sz="0" w:space="0" w:color="auto"/>
            </w:tcBorders>
          </w:tcPr>
          <w:p w14:paraId="5F38F721" w14:textId="77777777" w:rsidR="00C958E4" w:rsidRPr="00A53D54" w:rsidRDefault="00C958E4" w:rsidP="00C958E4">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7F8B588E" w14:textId="1BA68B41"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1FD136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8134AF1" w14:textId="77777777" w:rsidR="00C958E4" w:rsidRPr="00A53D54" w:rsidRDefault="00C958E4" w:rsidP="00C958E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3F543CBF" w14:textId="77777777" w:rsidR="00C958E4" w:rsidRPr="00A53D54" w:rsidRDefault="00C958E4" w:rsidP="00C958E4">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572EDE8F" w14:textId="14D80C15" w:rsidR="00C958E4" w:rsidRPr="00A53D54" w:rsidRDefault="00D2073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3C1CFA14" w14:textId="6BA305FF" w:rsidR="00C958E4" w:rsidRPr="00A53D54" w:rsidRDefault="00D2073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3EB29AD8" w14:textId="596CBA97" w:rsidR="00C958E4" w:rsidRPr="00A53D54" w:rsidRDefault="00D2073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C958E4" w:rsidRPr="00A53D54" w14:paraId="21DF9953" w14:textId="77777777" w:rsidTr="00C958E4">
        <w:trPr>
          <w:trHeight w:val="504"/>
        </w:trPr>
        <w:tc>
          <w:tcPr>
            <w:tcW w:w="0" w:type="auto"/>
            <w:vAlign w:val="center"/>
          </w:tcPr>
          <w:p w14:paraId="2EE511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w:t>
            </w:r>
          </w:p>
        </w:tc>
        <w:tc>
          <w:tcPr>
            <w:tcW w:w="0" w:type="auto"/>
            <w:vAlign w:val="center"/>
          </w:tcPr>
          <w:p w14:paraId="24E8AF2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D934DA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7177A4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ABBCC5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34CDEBA8"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19BF74E" w14:textId="276DA7D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376B5E4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2D0C95B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27.5</w:t>
            </w:r>
          </w:p>
        </w:tc>
        <w:tc>
          <w:tcPr>
            <w:tcW w:w="0" w:type="auto"/>
          </w:tcPr>
          <w:p w14:paraId="505A5EE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6D7A794" w14:textId="1DAB514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5.86</w:t>
            </w:r>
          </w:p>
        </w:tc>
        <w:tc>
          <w:tcPr>
            <w:tcW w:w="0" w:type="auto"/>
            <w:vAlign w:val="center"/>
          </w:tcPr>
          <w:p w14:paraId="2A44B168" w14:textId="5045694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0" w:type="auto"/>
            <w:vAlign w:val="center"/>
          </w:tcPr>
          <w:p w14:paraId="2856B80D" w14:textId="5E67195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C958E4" w:rsidRPr="00A53D54" w14:paraId="6896C1B6" w14:textId="77777777" w:rsidTr="00C958E4">
        <w:trPr>
          <w:trHeight w:val="504"/>
        </w:trPr>
        <w:tc>
          <w:tcPr>
            <w:tcW w:w="0" w:type="auto"/>
            <w:vAlign w:val="center"/>
          </w:tcPr>
          <w:p w14:paraId="1A09CD63"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2</w:t>
            </w:r>
          </w:p>
        </w:tc>
        <w:tc>
          <w:tcPr>
            <w:tcW w:w="0" w:type="auto"/>
            <w:vAlign w:val="center"/>
          </w:tcPr>
          <w:p w14:paraId="0519065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2C14F40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0" w:type="auto"/>
            <w:vAlign w:val="center"/>
          </w:tcPr>
          <w:p w14:paraId="3AE166E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35DA5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BD8A729"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1068324" w14:textId="5AD6571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0" w:type="auto"/>
            <w:vAlign w:val="center"/>
          </w:tcPr>
          <w:p w14:paraId="01E1CAD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18.0</w:t>
            </w:r>
          </w:p>
        </w:tc>
        <w:tc>
          <w:tcPr>
            <w:tcW w:w="0" w:type="auto"/>
            <w:vAlign w:val="center"/>
          </w:tcPr>
          <w:p w14:paraId="4E2EFD2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1.5</w:t>
            </w:r>
          </w:p>
        </w:tc>
        <w:tc>
          <w:tcPr>
            <w:tcW w:w="0" w:type="auto"/>
          </w:tcPr>
          <w:p w14:paraId="1267566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7BB3C991" w14:textId="35F851D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3B48BA2F" w14:textId="64015A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0" w:type="auto"/>
            <w:vAlign w:val="center"/>
          </w:tcPr>
          <w:p w14:paraId="701B7650" w14:textId="0125F61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C958E4" w:rsidRPr="00A53D54" w14:paraId="5EC1990A" w14:textId="77777777" w:rsidTr="00C958E4">
        <w:trPr>
          <w:trHeight w:val="504"/>
        </w:trPr>
        <w:tc>
          <w:tcPr>
            <w:tcW w:w="0" w:type="auto"/>
            <w:vAlign w:val="center"/>
          </w:tcPr>
          <w:p w14:paraId="7A925D9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3</w:t>
            </w:r>
          </w:p>
        </w:tc>
        <w:tc>
          <w:tcPr>
            <w:tcW w:w="0" w:type="auto"/>
            <w:vAlign w:val="center"/>
          </w:tcPr>
          <w:p w14:paraId="5C1E9C4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1D5EA2B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0" w:type="auto"/>
            <w:vAlign w:val="center"/>
          </w:tcPr>
          <w:p w14:paraId="52952C8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FDA466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0" w:type="auto"/>
          </w:tcPr>
          <w:p w14:paraId="7D06B90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3CAE370" w14:textId="7191AF8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0" w:type="auto"/>
            <w:vAlign w:val="center"/>
          </w:tcPr>
          <w:p w14:paraId="0983FE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8.8</w:t>
            </w:r>
          </w:p>
        </w:tc>
        <w:tc>
          <w:tcPr>
            <w:tcW w:w="0" w:type="auto"/>
            <w:vAlign w:val="center"/>
          </w:tcPr>
          <w:p w14:paraId="27BDD0C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0.7</w:t>
            </w:r>
          </w:p>
        </w:tc>
        <w:tc>
          <w:tcPr>
            <w:tcW w:w="0" w:type="auto"/>
          </w:tcPr>
          <w:p w14:paraId="6B7DB7A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7FFB2AB" w14:textId="21699B7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06</w:t>
            </w:r>
          </w:p>
        </w:tc>
        <w:tc>
          <w:tcPr>
            <w:tcW w:w="0" w:type="auto"/>
            <w:vAlign w:val="center"/>
          </w:tcPr>
          <w:p w14:paraId="6776296E" w14:textId="23D53CA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0" w:type="auto"/>
            <w:vAlign w:val="center"/>
          </w:tcPr>
          <w:p w14:paraId="3B203C99" w14:textId="42522E8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8</w:t>
            </w:r>
          </w:p>
        </w:tc>
      </w:tr>
      <w:tr w:rsidR="00C958E4" w:rsidRPr="00A53D54" w14:paraId="6BE3444F" w14:textId="77777777" w:rsidTr="00C958E4">
        <w:trPr>
          <w:trHeight w:val="504"/>
        </w:trPr>
        <w:tc>
          <w:tcPr>
            <w:tcW w:w="0" w:type="auto"/>
            <w:vAlign w:val="center"/>
          </w:tcPr>
          <w:p w14:paraId="4418FE3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4</w:t>
            </w:r>
          </w:p>
        </w:tc>
        <w:tc>
          <w:tcPr>
            <w:tcW w:w="0" w:type="auto"/>
            <w:vAlign w:val="center"/>
          </w:tcPr>
          <w:p w14:paraId="0DDD0E7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80FBE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0" w:type="auto"/>
            <w:vAlign w:val="center"/>
          </w:tcPr>
          <w:p w14:paraId="134D36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0" w:type="auto"/>
            <w:vAlign w:val="center"/>
          </w:tcPr>
          <w:p w14:paraId="14325A2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0E8B6BD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AB8391E" w14:textId="05F4772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0" w:type="auto"/>
            <w:vAlign w:val="center"/>
          </w:tcPr>
          <w:p w14:paraId="3874164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16.6</w:t>
            </w:r>
          </w:p>
        </w:tc>
        <w:tc>
          <w:tcPr>
            <w:tcW w:w="0" w:type="auto"/>
            <w:vAlign w:val="center"/>
          </w:tcPr>
          <w:p w14:paraId="58878E9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22.9</w:t>
            </w:r>
          </w:p>
        </w:tc>
        <w:tc>
          <w:tcPr>
            <w:tcW w:w="0" w:type="auto"/>
          </w:tcPr>
          <w:p w14:paraId="3F3581E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7606CD" w14:textId="50FAC3C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9</w:t>
            </w:r>
          </w:p>
        </w:tc>
        <w:tc>
          <w:tcPr>
            <w:tcW w:w="0" w:type="auto"/>
            <w:vAlign w:val="center"/>
          </w:tcPr>
          <w:p w14:paraId="41EFDF68" w14:textId="3EBA247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2A5A7911" w14:textId="69FFC2D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w:t>
            </w:r>
          </w:p>
        </w:tc>
      </w:tr>
      <w:tr w:rsidR="00C958E4" w:rsidRPr="00A53D54" w14:paraId="5F449C56" w14:textId="77777777" w:rsidTr="00C958E4">
        <w:trPr>
          <w:trHeight w:val="504"/>
        </w:trPr>
        <w:tc>
          <w:tcPr>
            <w:tcW w:w="0" w:type="auto"/>
            <w:vAlign w:val="center"/>
          </w:tcPr>
          <w:p w14:paraId="08C0815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5</w:t>
            </w:r>
          </w:p>
        </w:tc>
        <w:tc>
          <w:tcPr>
            <w:tcW w:w="0" w:type="auto"/>
            <w:vAlign w:val="center"/>
          </w:tcPr>
          <w:p w14:paraId="5C2DA2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5DB515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0" w:type="auto"/>
            <w:vAlign w:val="center"/>
          </w:tcPr>
          <w:p w14:paraId="06F7BA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0" w:type="auto"/>
            <w:vAlign w:val="center"/>
          </w:tcPr>
          <w:p w14:paraId="68A947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0" w:type="auto"/>
          </w:tcPr>
          <w:p w14:paraId="4BF901F1"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11F9434" w14:textId="15B4965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0" w:type="auto"/>
            <w:vAlign w:val="center"/>
          </w:tcPr>
          <w:p w14:paraId="738577F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23.9</w:t>
            </w:r>
          </w:p>
        </w:tc>
        <w:tc>
          <w:tcPr>
            <w:tcW w:w="0" w:type="auto"/>
            <w:vAlign w:val="center"/>
          </w:tcPr>
          <w:p w14:paraId="6257255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6</w:t>
            </w:r>
          </w:p>
        </w:tc>
        <w:tc>
          <w:tcPr>
            <w:tcW w:w="0" w:type="auto"/>
          </w:tcPr>
          <w:p w14:paraId="149FFE5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440CE94" w14:textId="02C683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0" w:type="auto"/>
            <w:vAlign w:val="center"/>
          </w:tcPr>
          <w:p w14:paraId="0541D84A" w14:textId="5BD43D1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sidR="00E30EDC">
              <w:rPr>
                <w:rFonts w:ascii="Times New Roman" w:hAnsi="Times New Roman" w:cs="Times New Roman"/>
              </w:rPr>
              <w:t>10</w:t>
            </w:r>
          </w:p>
        </w:tc>
        <w:tc>
          <w:tcPr>
            <w:tcW w:w="0" w:type="auto"/>
            <w:vAlign w:val="center"/>
          </w:tcPr>
          <w:p w14:paraId="4A133E2A" w14:textId="16E3BD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6</w:t>
            </w:r>
          </w:p>
        </w:tc>
      </w:tr>
      <w:tr w:rsidR="00C958E4" w:rsidRPr="00A53D54" w14:paraId="7793F0D5" w14:textId="77777777" w:rsidTr="00C958E4">
        <w:trPr>
          <w:trHeight w:val="504"/>
        </w:trPr>
        <w:tc>
          <w:tcPr>
            <w:tcW w:w="0" w:type="auto"/>
            <w:vAlign w:val="center"/>
          </w:tcPr>
          <w:p w14:paraId="662E693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6</w:t>
            </w:r>
          </w:p>
        </w:tc>
        <w:tc>
          <w:tcPr>
            <w:tcW w:w="0" w:type="auto"/>
            <w:vAlign w:val="center"/>
          </w:tcPr>
          <w:p w14:paraId="1D87DC0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9 (0.04)</w:t>
            </w:r>
          </w:p>
        </w:tc>
        <w:tc>
          <w:tcPr>
            <w:tcW w:w="0" w:type="auto"/>
            <w:vAlign w:val="center"/>
          </w:tcPr>
          <w:p w14:paraId="0011632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61551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AE13A94"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7B023B2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D913CE5" w14:textId="2ACC4F1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6.715</w:t>
            </w:r>
          </w:p>
        </w:tc>
        <w:tc>
          <w:tcPr>
            <w:tcW w:w="0" w:type="auto"/>
            <w:vAlign w:val="center"/>
          </w:tcPr>
          <w:p w14:paraId="27DA04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5.4</w:t>
            </w:r>
          </w:p>
        </w:tc>
        <w:tc>
          <w:tcPr>
            <w:tcW w:w="0" w:type="auto"/>
            <w:vAlign w:val="center"/>
          </w:tcPr>
          <w:p w14:paraId="71E0A8D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4.1</w:t>
            </w:r>
          </w:p>
        </w:tc>
        <w:tc>
          <w:tcPr>
            <w:tcW w:w="0" w:type="auto"/>
          </w:tcPr>
          <w:p w14:paraId="7DF9AC8D"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2B936E9" w14:textId="58EC580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3</w:t>
            </w:r>
            <w:r>
              <w:rPr>
                <w:rFonts w:ascii="Times New Roman" w:hAnsi="Times New Roman" w:cs="Times New Roman"/>
              </w:rPr>
              <w:t>6</w:t>
            </w:r>
          </w:p>
        </w:tc>
        <w:tc>
          <w:tcPr>
            <w:tcW w:w="0" w:type="auto"/>
            <w:vAlign w:val="center"/>
          </w:tcPr>
          <w:p w14:paraId="267C7285" w14:textId="0F0516A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5</w:t>
            </w:r>
          </w:p>
        </w:tc>
        <w:tc>
          <w:tcPr>
            <w:tcW w:w="0" w:type="auto"/>
            <w:vAlign w:val="center"/>
          </w:tcPr>
          <w:p w14:paraId="0F42250C" w14:textId="57B8951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9</w:t>
            </w:r>
          </w:p>
        </w:tc>
      </w:tr>
      <w:tr w:rsidR="00C958E4" w:rsidRPr="00A53D54" w14:paraId="3917B862" w14:textId="77777777" w:rsidTr="00C958E4">
        <w:trPr>
          <w:trHeight w:val="504"/>
        </w:trPr>
        <w:tc>
          <w:tcPr>
            <w:tcW w:w="0" w:type="auto"/>
            <w:vAlign w:val="center"/>
          </w:tcPr>
          <w:p w14:paraId="018B13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7</w:t>
            </w:r>
          </w:p>
        </w:tc>
        <w:tc>
          <w:tcPr>
            <w:tcW w:w="0" w:type="auto"/>
            <w:vAlign w:val="center"/>
          </w:tcPr>
          <w:p w14:paraId="4F74A30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0 (0.12)</w:t>
            </w:r>
          </w:p>
        </w:tc>
        <w:tc>
          <w:tcPr>
            <w:tcW w:w="0" w:type="auto"/>
            <w:vAlign w:val="center"/>
          </w:tcPr>
          <w:p w14:paraId="489FDF8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1 (0.10)</w:t>
            </w:r>
          </w:p>
        </w:tc>
        <w:tc>
          <w:tcPr>
            <w:tcW w:w="0" w:type="auto"/>
            <w:vAlign w:val="center"/>
          </w:tcPr>
          <w:p w14:paraId="384EE6A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45F37F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25AC34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29786528" w14:textId="1FA545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5.295</w:t>
            </w:r>
          </w:p>
        </w:tc>
        <w:tc>
          <w:tcPr>
            <w:tcW w:w="0" w:type="auto"/>
            <w:vAlign w:val="center"/>
          </w:tcPr>
          <w:p w14:paraId="0ACD6D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0.6</w:t>
            </w:r>
          </w:p>
        </w:tc>
        <w:tc>
          <w:tcPr>
            <w:tcW w:w="0" w:type="auto"/>
            <w:vAlign w:val="center"/>
          </w:tcPr>
          <w:p w14:paraId="05FA02C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8.9</w:t>
            </w:r>
          </w:p>
        </w:tc>
        <w:tc>
          <w:tcPr>
            <w:tcW w:w="0" w:type="auto"/>
          </w:tcPr>
          <w:p w14:paraId="1867709B"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4953B3" w14:textId="6E5D9D4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w:t>
            </w:r>
          </w:p>
        </w:tc>
        <w:tc>
          <w:tcPr>
            <w:tcW w:w="0" w:type="auto"/>
            <w:vAlign w:val="center"/>
          </w:tcPr>
          <w:p w14:paraId="0F1CD7D7" w14:textId="5436AF5E"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3</w:t>
            </w:r>
          </w:p>
        </w:tc>
        <w:tc>
          <w:tcPr>
            <w:tcW w:w="0" w:type="auto"/>
            <w:vAlign w:val="center"/>
          </w:tcPr>
          <w:p w14:paraId="60911677" w14:textId="3D58BE7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9</w:t>
            </w:r>
          </w:p>
        </w:tc>
      </w:tr>
      <w:tr w:rsidR="00C958E4" w:rsidRPr="00A53D54" w14:paraId="60C0AC95" w14:textId="77777777" w:rsidTr="00C958E4">
        <w:trPr>
          <w:trHeight w:val="504"/>
        </w:trPr>
        <w:tc>
          <w:tcPr>
            <w:tcW w:w="0" w:type="auto"/>
            <w:vAlign w:val="center"/>
          </w:tcPr>
          <w:p w14:paraId="5E0969A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8</w:t>
            </w:r>
          </w:p>
        </w:tc>
        <w:tc>
          <w:tcPr>
            <w:tcW w:w="0" w:type="auto"/>
            <w:vAlign w:val="center"/>
          </w:tcPr>
          <w:p w14:paraId="2A282F8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1 (0.11)</w:t>
            </w:r>
          </w:p>
        </w:tc>
        <w:tc>
          <w:tcPr>
            <w:tcW w:w="0" w:type="auto"/>
            <w:vAlign w:val="center"/>
          </w:tcPr>
          <w:p w14:paraId="62B2FB9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2 (0.16)</w:t>
            </w:r>
          </w:p>
        </w:tc>
        <w:tc>
          <w:tcPr>
            <w:tcW w:w="0" w:type="auto"/>
            <w:vAlign w:val="center"/>
          </w:tcPr>
          <w:p w14:paraId="0769E11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3EDDD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6 (0.19)</w:t>
            </w:r>
          </w:p>
        </w:tc>
        <w:tc>
          <w:tcPr>
            <w:tcW w:w="0" w:type="auto"/>
          </w:tcPr>
          <w:p w14:paraId="12A7CB03"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758E653" w14:textId="0F0374E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717</w:t>
            </w:r>
          </w:p>
        </w:tc>
        <w:tc>
          <w:tcPr>
            <w:tcW w:w="0" w:type="auto"/>
            <w:vAlign w:val="center"/>
          </w:tcPr>
          <w:p w14:paraId="0888ED4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4</w:t>
            </w:r>
          </w:p>
        </w:tc>
        <w:tc>
          <w:tcPr>
            <w:tcW w:w="0" w:type="auto"/>
            <w:vAlign w:val="center"/>
          </w:tcPr>
          <w:p w14:paraId="080358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4.1</w:t>
            </w:r>
          </w:p>
        </w:tc>
        <w:tc>
          <w:tcPr>
            <w:tcW w:w="0" w:type="auto"/>
          </w:tcPr>
          <w:p w14:paraId="6586201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C2242" w14:textId="5357AC9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w:t>
            </w:r>
            <w:r>
              <w:rPr>
                <w:rFonts w:ascii="Times New Roman" w:hAnsi="Times New Roman" w:cs="Times New Roman"/>
              </w:rPr>
              <w:t>8</w:t>
            </w:r>
          </w:p>
        </w:tc>
        <w:tc>
          <w:tcPr>
            <w:tcW w:w="0" w:type="auto"/>
            <w:vAlign w:val="center"/>
          </w:tcPr>
          <w:p w14:paraId="009ADD27" w14:textId="1CB2A1D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w:t>
            </w:r>
          </w:p>
        </w:tc>
        <w:tc>
          <w:tcPr>
            <w:tcW w:w="0" w:type="auto"/>
            <w:vAlign w:val="center"/>
          </w:tcPr>
          <w:p w14:paraId="5022C3DC" w14:textId="3880BD5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7</w:t>
            </w:r>
          </w:p>
        </w:tc>
      </w:tr>
      <w:tr w:rsidR="00C958E4" w:rsidRPr="00A53D54" w14:paraId="78DF163B" w14:textId="77777777" w:rsidTr="00C958E4">
        <w:trPr>
          <w:trHeight w:val="504"/>
        </w:trPr>
        <w:tc>
          <w:tcPr>
            <w:tcW w:w="0" w:type="auto"/>
            <w:vAlign w:val="center"/>
          </w:tcPr>
          <w:p w14:paraId="5AA9B76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9</w:t>
            </w:r>
          </w:p>
        </w:tc>
        <w:tc>
          <w:tcPr>
            <w:tcW w:w="0" w:type="auto"/>
            <w:vAlign w:val="center"/>
          </w:tcPr>
          <w:p w14:paraId="3BECE99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6 (0.22)</w:t>
            </w:r>
          </w:p>
        </w:tc>
        <w:tc>
          <w:tcPr>
            <w:tcW w:w="0" w:type="auto"/>
            <w:vAlign w:val="center"/>
          </w:tcPr>
          <w:p w14:paraId="0ACB230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 (0.07)</w:t>
            </w:r>
          </w:p>
        </w:tc>
        <w:tc>
          <w:tcPr>
            <w:tcW w:w="0" w:type="auto"/>
            <w:vAlign w:val="center"/>
          </w:tcPr>
          <w:p w14:paraId="2E0B61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3)</w:t>
            </w:r>
          </w:p>
        </w:tc>
        <w:tc>
          <w:tcPr>
            <w:tcW w:w="0" w:type="auto"/>
            <w:vAlign w:val="center"/>
          </w:tcPr>
          <w:p w14:paraId="05B171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5CA6AEC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137DB" w14:textId="4A23DB73"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959</w:t>
            </w:r>
          </w:p>
        </w:tc>
        <w:tc>
          <w:tcPr>
            <w:tcW w:w="0" w:type="auto"/>
            <w:vAlign w:val="center"/>
          </w:tcPr>
          <w:p w14:paraId="5DD87D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9</w:t>
            </w:r>
          </w:p>
        </w:tc>
        <w:tc>
          <w:tcPr>
            <w:tcW w:w="0" w:type="auto"/>
            <w:vAlign w:val="center"/>
          </w:tcPr>
          <w:p w14:paraId="55448F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3.6</w:t>
            </w:r>
          </w:p>
        </w:tc>
        <w:tc>
          <w:tcPr>
            <w:tcW w:w="0" w:type="auto"/>
          </w:tcPr>
          <w:p w14:paraId="6FD960A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254AE35" w14:textId="6589BB0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5</w:t>
            </w:r>
          </w:p>
        </w:tc>
        <w:tc>
          <w:tcPr>
            <w:tcW w:w="0" w:type="auto"/>
            <w:vAlign w:val="center"/>
          </w:tcPr>
          <w:p w14:paraId="45AC042A" w14:textId="37F4DD34"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7328A216" w14:textId="481F7BE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6</w:t>
            </w:r>
          </w:p>
        </w:tc>
      </w:tr>
      <w:tr w:rsidR="00C958E4" w:rsidRPr="00A53D54" w14:paraId="54C1C7BE" w14:textId="77777777" w:rsidTr="00C958E4">
        <w:trPr>
          <w:trHeight w:val="504"/>
        </w:trPr>
        <w:tc>
          <w:tcPr>
            <w:tcW w:w="0" w:type="auto"/>
            <w:tcBorders>
              <w:bottom w:val="single" w:sz="4" w:space="0" w:color="auto"/>
            </w:tcBorders>
            <w:vAlign w:val="center"/>
          </w:tcPr>
          <w:p w14:paraId="2164D98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0</w:t>
            </w:r>
          </w:p>
        </w:tc>
        <w:tc>
          <w:tcPr>
            <w:tcW w:w="0" w:type="auto"/>
            <w:tcBorders>
              <w:bottom w:val="single" w:sz="4" w:space="0" w:color="auto"/>
            </w:tcBorders>
            <w:vAlign w:val="center"/>
          </w:tcPr>
          <w:p w14:paraId="34FA19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3 (0.16)</w:t>
            </w:r>
          </w:p>
        </w:tc>
        <w:tc>
          <w:tcPr>
            <w:tcW w:w="0" w:type="auto"/>
            <w:tcBorders>
              <w:bottom w:val="single" w:sz="4" w:space="0" w:color="auto"/>
            </w:tcBorders>
            <w:vAlign w:val="center"/>
          </w:tcPr>
          <w:p w14:paraId="79A7030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56 (0.08)</w:t>
            </w:r>
          </w:p>
        </w:tc>
        <w:tc>
          <w:tcPr>
            <w:tcW w:w="0" w:type="auto"/>
            <w:tcBorders>
              <w:bottom w:val="single" w:sz="4" w:space="0" w:color="auto"/>
            </w:tcBorders>
            <w:vAlign w:val="center"/>
          </w:tcPr>
          <w:p w14:paraId="172C743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7 (0.14)</w:t>
            </w:r>
          </w:p>
        </w:tc>
        <w:tc>
          <w:tcPr>
            <w:tcW w:w="0" w:type="auto"/>
            <w:tcBorders>
              <w:bottom w:val="single" w:sz="4" w:space="0" w:color="auto"/>
            </w:tcBorders>
            <w:vAlign w:val="center"/>
          </w:tcPr>
          <w:p w14:paraId="1F735D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 (0.16)</w:t>
            </w:r>
          </w:p>
        </w:tc>
        <w:tc>
          <w:tcPr>
            <w:tcW w:w="0" w:type="auto"/>
            <w:tcBorders>
              <w:bottom w:val="single" w:sz="4" w:space="0" w:color="auto"/>
            </w:tcBorders>
          </w:tcPr>
          <w:p w14:paraId="197EB410"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7CCBF49" w14:textId="018D017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51.753</w:t>
            </w:r>
          </w:p>
        </w:tc>
        <w:tc>
          <w:tcPr>
            <w:tcW w:w="0" w:type="auto"/>
            <w:tcBorders>
              <w:bottom w:val="single" w:sz="4" w:space="0" w:color="auto"/>
            </w:tcBorders>
            <w:vAlign w:val="center"/>
          </w:tcPr>
          <w:p w14:paraId="74D309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9.5</w:t>
            </w:r>
          </w:p>
        </w:tc>
        <w:tc>
          <w:tcPr>
            <w:tcW w:w="0" w:type="auto"/>
            <w:tcBorders>
              <w:bottom w:val="single" w:sz="4" w:space="0" w:color="auto"/>
            </w:tcBorders>
            <w:vAlign w:val="center"/>
          </w:tcPr>
          <w:p w14:paraId="5F33312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240E63A4"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9F0D9DD" w14:textId="015E91D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1</w:t>
            </w:r>
          </w:p>
        </w:tc>
        <w:tc>
          <w:tcPr>
            <w:tcW w:w="0" w:type="auto"/>
            <w:tcBorders>
              <w:bottom w:val="single" w:sz="4" w:space="0" w:color="auto"/>
            </w:tcBorders>
            <w:vAlign w:val="center"/>
          </w:tcPr>
          <w:p w14:paraId="37E2DE6F" w14:textId="70712A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tcBorders>
              <w:bottom w:val="single" w:sz="4" w:space="0" w:color="auto"/>
            </w:tcBorders>
            <w:vAlign w:val="center"/>
          </w:tcPr>
          <w:p w14:paraId="157C186D" w14:textId="5EB90C4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82" w:name="table-3.-naa-m."/>
    </w:p>
    <w:p w14:paraId="3027FC10" w14:textId="66EB83F8"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5</w:t>
      </w:r>
      <w:r w:rsidRPr="00A53D54">
        <w:rPr>
          <w:rFonts w:ascii="Times New Roman" w:hAnsi="Times New Roman" w:cs="Times New Roman"/>
        </w:rPr>
        <w:t xml:space="preserve">. </w:t>
      </w:r>
      <w:bookmarkEnd w:id="82"/>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5 had the lowest AIC but not </w:t>
      </w:r>
      <w:proofErr w:type="spellStart"/>
      <w:r w:rsidR="00214D31">
        <w:rPr>
          <w:rFonts w:ascii="Times New Roman" w:hAnsi="Times New Roman" w:cs="Times New Roman"/>
        </w:rPr>
        <w:t>Mohn’s</w:t>
      </w:r>
      <w:proofErr w:type="spellEnd"/>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Four of the models did not converg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230"/>
        <w:gridCol w:w="2061"/>
        <w:gridCol w:w="1788"/>
        <w:gridCol w:w="590"/>
        <w:gridCol w:w="222"/>
        <w:gridCol w:w="1196"/>
        <w:gridCol w:w="956"/>
        <w:gridCol w:w="760"/>
        <w:gridCol w:w="222"/>
        <w:gridCol w:w="716"/>
        <w:gridCol w:w="716"/>
        <w:gridCol w:w="716"/>
      </w:tblGrid>
      <w:tr w:rsidR="0042447A" w:rsidRPr="00A53D54" w14:paraId="2D846D0D" w14:textId="77777777" w:rsidTr="0042447A">
        <w:trPr>
          <w:trHeight w:val="360"/>
        </w:trPr>
        <w:tc>
          <w:tcPr>
            <w:tcW w:w="0" w:type="auto"/>
            <w:tcBorders>
              <w:top w:val="single" w:sz="4" w:space="0" w:color="auto"/>
            </w:tcBorders>
            <w:vAlign w:val="center"/>
          </w:tcPr>
          <w:p w14:paraId="3A11D378" w14:textId="77777777" w:rsidR="0042447A" w:rsidRPr="00A53D54" w:rsidRDefault="0042447A" w:rsidP="0042447A">
            <w:pPr>
              <w:spacing w:after="0"/>
              <w:ind w:firstLine="0"/>
              <w:jc w:val="center"/>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1CB594D5" w14:textId="061EC40E" w:rsidR="0042447A" w:rsidRPr="00A53D54" w:rsidRDefault="0042447A"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42447A" w:rsidRDefault="0042447A"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42447A" w:rsidRPr="00A53D54" w:rsidRDefault="0042447A"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42447A" w:rsidRDefault="0042447A"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42447A" w:rsidRPr="00A53D54" w:rsidRDefault="0042447A"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42447A" w:rsidRPr="00A53D54" w14:paraId="42AC27F8" w14:textId="77777777" w:rsidTr="0042447A">
        <w:trPr>
          <w:trHeight w:val="360"/>
        </w:trPr>
        <w:tc>
          <w:tcPr>
            <w:tcW w:w="0" w:type="auto"/>
            <w:tcBorders>
              <w:bottom w:val="single" w:sz="0" w:space="0" w:color="auto"/>
            </w:tcBorders>
            <w:vAlign w:val="center"/>
          </w:tcPr>
          <w:p w14:paraId="08FDBB0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42447A" w:rsidRPr="00A53D54" w:rsidRDefault="0042447A"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1CB420DA" w14:textId="3EE3CC7D" w:rsidR="0042447A" w:rsidRPr="00A53D54" w:rsidRDefault="00D2073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62D637C4"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42447A" w:rsidRPr="00A53D54" w:rsidRDefault="0042447A"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42447A" w:rsidRPr="00A53D54" w:rsidRDefault="00D2073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42447A" w:rsidRPr="00A53D54" w:rsidRDefault="00D2073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42447A" w:rsidRPr="00A53D54" w:rsidRDefault="00D2073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2447A" w:rsidRPr="00A53D54" w14:paraId="4C6FF13E" w14:textId="77777777" w:rsidTr="0042447A">
        <w:trPr>
          <w:trHeight w:val="504"/>
        </w:trPr>
        <w:tc>
          <w:tcPr>
            <w:tcW w:w="0" w:type="auto"/>
            <w:vAlign w:val="center"/>
          </w:tcPr>
          <w:p w14:paraId="6186330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42447A" w:rsidRPr="00A53D54" w:rsidRDefault="00D2073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2AD9196C" w14:textId="2268B201"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C7E43E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5B10E1D" w14:textId="4F265456"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14BEEC9" w14:textId="22964E6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42447A" w:rsidRPr="00A53D54" w14:paraId="6E9EDDC5" w14:textId="77777777" w:rsidTr="0042447A">
        <w:trPr>
          <w:trHeight w:val="504"/>
        </w:trPr>
        <w:tc>
          <w:tcPr>
            <w:tcW w:w="0" w:type="auto"/>
            <w:vAlign w:val="center"/>
          </w:tcPr>
          <w:p w14:paraId="7D86B149"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BCEA17" w14:textId="77ADFE1D"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120DF3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66D1925" w14:textId="6300CF6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78F0305" w14:textId="2005A6D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75952C05" w14:textId="77777777" w:rsidTr="0042447A">
        <w:trPr>
          <w:trHeight w:val="504"/>
        </w:trPr>
        <w:tc>
          <w:tcPr>
            <w:tcW w:w="0" w:type="auto"/>
            <w:vAlign w:val="center"/>
          </w:tcPr>
          <w:p w14:paraId="5FAEC80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3</w:t>
            </w:r>
          </w:p>
        </w:tc>
        <w:tc>
          <w:tcPr>
            <w:tcW w:w="0" w:type="auto"/>
            <w:vAlign w:val="center"/>
          </w:tcPr>
          <w:p w14:paraId="4F3C78F4" w14:textId="6283EFC7"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DF8FC42" w14:textId="543C673C" w:rsidR="0042447A" w:rsidRPr="00A53D54" w:rsidRDefault="00D2073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3F2651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096DBDD"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1CF985" w14:textId="551FD0B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9D5F2C"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758FE9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A3C86E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C2AC397" w14:textId="68BBDDE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E334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21DFD7"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57889153" w14:textId="77777777" w:rsidTr="0042447A">
        <w:trPr>
          <w:trHeight w:val="504"/>
        </w:trPr>
        <w:tc>
          <w:tcPr>
            <w:tcW w:w="0" w:type="auto"/>
            <w:vAlign w:val="center"/>
          </w:tcPr>
          <w:p w14:paraId="76C6B1D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4</w:t>
            </w:r>
          </w:p>
        </w:tc>
        <w:tc>
          <w:tcPr>
            <w:tcW w:w="0" w:type="auto"/>
            <w:vAlign w:val="center"/>
          </w:tcPr>
          <w:p w14:paraId="3FA0EF27" w14:textId="3FB84E2C"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C037C9E" w14:textId="30226EBA"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4CD07DE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A05F92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7A21B0" w14:textId="767D8FE3"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4.627</w:t>
            </w:r>
          </w:p>
        </w:tc>
        <w:tc>
          <w:tcPr>
            <w:tcW w:w="0" w:type="auto"/>
            <w:vAlign w:val="center"/>
          </w:tcPr>
          <w:p w14:paraId="696B4DE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3.3</w:t>
            </w:r>
          </w:p>
        </w:tc>
        <w:tc>
          <w:tcPr>
            <w:tcW w:w="0" w:type="auto"/>
            <w:vAlign w:val="center"/>
          </w:tcPr>
          <w:p w14:paraId="54997A0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6.2</w:t>
            </w:r>
          </w:p>
        </w:tc>
        <w:tc>
          <w:tcPr>
            <w:tcW w:w="0" w:type="auto"/>
            <w:vAlign w:val="center"/>
          </w:tcPr>
          <w:p w14:paraId="483DCB9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EEA4A56" w14:textId="016A0D5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w:t>
            </w:r>
            <w:r>
              <w:rPr>
                <w:rFonts w:ascii="Times New Roman" w:hAnsi="Times New Roman" w:cs="Times New Roman"/>
              </w:rPr>
              <w:t>0</w:t>
            </w:r>
            <w:r w:rsidRPr="00A53D54">
              <w:rPr>
                <w:rFonts w:ascii="Times New Roman" w:hAnsi="Times New Roman" w:cs="Times New Roman"/>
              </w:rPr>
              <w:t>.5</w:t>
            </w:r>
            <w:r>
              <w:rPr>
                <w:rFonts w:ascii="Times New Roman" w:hAnsi="Times New Roman" w:cs="Times New Roman"/>
              </w:rPr>
              <w:t>2</w:t>
            </w:r>
          </w:p>
        </w:tc>
        <w:tc>
          <w:tcPr>
            <w:tcW w:w="0" w:type="auto"/>
            <w:vAlign w:val="center"/>
          </w:tcPr>
          <w:p w14:paraId="1D329425" w14:textId="26AB063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8</w:t>
            </w:r>
          </w:p>
        </w:tc>
        <w:tc>
          <w:tcPr>
            <w:tcW w:w="0" w:type="auto"/>
            <w:vAlign w:val="center"/>
          </w:tcPr>
          <w:p w14:paraId="386A0D2F" w14:textId="76A923C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4</w:t>
            </w:r>
          </w:p>
        </w:tc>
      </w:tr>
      <w:tr w:rsidR="0042447A" w:rsidRPr="00A53D54" w14:paraId="614D2E71" w14:textId="77777777" w:rsidTr="0042447A">
        <w:trPr>
          <w:trHeight w:val="504"/>
        </w:trPr>
        <w:tc>
          <w:tcPr>
            <w:tcW w:w="0" w:type="auto"/>
            <w:vAlign w:val="center"/>
          </w:tcPr>
          <w:p w14:paraId="2D3C016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5</w:t>
            </w:r>
          </w:p>
        </w:tc>
        <w:tc>
          <w:tcPr>
            <w:tcW w:w="0" w:type="auto"/>
            <w:vAlign w:val="center"/>
          </w:tcPr>
          <w:p w14:paraId="720ECDF7" w14:textId="7BFD732B"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42447A" w:rsidRPr="00A53D54" w:rsidRDefault="00D2073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57190ABF" w14:textId="72CDBD3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97566D2"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BE165A" w14:textId="6234AA4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9967F" w14:textId="56205C9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30BAF044" w14:textId="77777777" w:rsidTr="0042447A">
        <w:trPr>
          <w:trHeight w:val="504"/>
        </w:trPr>
        <w:tc>
          <w:tcPr>
            <w:tcW w:w="0" w:type="auto"/>
            <w:vAlign w:val="center"/>
          </w:tcPr>
          <w:p w14:paraId="68FB816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6</w:t>
            </w:r>
          </w:p>
        </w:tc>
        <w:tc>
          <w:tcPr>
            <w:tcW w:w="0" w:type="auto"/>
            <w:vAlign w:val="center"/>
          </w:tcPr>
          <w:p w14:paraId="13A17E1B" w14:textId="147D0D04"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56F922C" w14:textId="274B2BAA"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14477CF3" w14:textId="1F8B5BDE"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09671E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5913D63" w14:textId="47F657E3"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ECC0E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8B131C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A9603F4"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0CEE993" w14:textId="66A31CD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CE356D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8863C0F"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641D1B5B" w14:textId="77777777" w:rsidTr="0042447A">
        <w:trPr>
          <w:trHeight w:val="504"/>
        </w:trPr>
        <w:tc>
          <w:tcPr>
            <w:tcW w:w="0" w:type="auto"/>
            <w:vAlign w:val="center"/>
          </w:tcPr>
          <w:p w14:paraId="0EA0369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7</w:t>
            </w:r>
          </w:p>
        </w:tc>
        <w:tc>
          <w:tcPr>
            <w:tcW w:w="0" w:type="auto"/>
            <w:vAlign w:val="center"/>
          </w:tcPr>
          <w:p w14:paraId="335A5F06" w14:textId="22D3472C"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2CFC36CF" w14:textId="7862D960" w:rsidR="0042447A" w:rsidRPr="00A53D54" w:rsidRDefault="00D2073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62CF5D9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157F6DF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845709F" w14:textId="369BE3D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FE61A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BF4E7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30B28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D6712E1" w14:textId="082262B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4C4A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7D7FD4B"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33A38F63" w14:textId="77777777" w:rsidTr="0042447A">
        <w:trPr>
          <w:trHeight w:val="504"/>
        </w:trPr>
        <w:tc>
          <w:tcPr>
            <w:tcW w:w="0" w:type="auto"/>
            <w:tcBorders>
              <w:bottom w:val="single" w:sz="4" w:space="0" w:color="auto"/>
            </w:tcBorders>
            <w:vAlign w:val="center"/>
          </w:tcPr>
          <w:p w14:paraId="4BAF6E9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8</w:t>
            </w:r>
          </w:p>
        </w:tc>
        <w:tc>
          <w:tcPr>
            <w:tcW w:w="0" w:type="auto"/>
            <w:tcBorders>
              <w:bottom w:val="single" w:sz="4" w:space="0" w:color="auto"/>
            </w:tcBorders>
            <w:vAlign w:val="center"/>
          </w:tcPr>
          <w:p w14:paraId="24326C5A" w14:textId="2609955A"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D7375D6" w14:textId="2091FAF6" w:rsidR="0042447A" w:rsidRPr="00A53D54" w:rsidRDefault="00D2073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117C74FA"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tcBorders>
              <w:bottom w:val="single" w:sz="4" w:space="0" w:color="auto"/>
            </w:tcBorders>
            <w:vAlign w:val="center"/>
          </w:tcPr>
          <w:p w14:paraId="06886FD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A05350" w14:textId="54A9860C"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7A9229F"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EA1D94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4DE17A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21A008B" w14:textId="293D0463"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A93965C"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AFC144C" w14:textId="77777777" w:rsidR="0042447A" w:rsidRPr="00A53D54" w:rsidRDefault="0042447A"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83"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83"/>
    <w:p w14:paraId="731DD25D" w14:textId="76F7720D"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6</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80397D">
        <w:rPr>
          <w:rFonts w:ascii="Times New Roman" w:hAnsi="Times New Roman" w:cs="Times New Roman"/>
        </w:rPr>
        <w:t>4</w:t>
      </w:r>
      <w:r>
        <w:rPr>
          <w:rFonts w:ascii="Times New Roman" w:hAnsi="Times New Roman" w:cs="Times New Roman"/>
        </w:rPr>
        <w:t xml:space="preserve"> had the lowest AIC but no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 xml:space="preserve">2 had higher AIC but the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sidR="0080397D">
        <w:rPr>
          <w:rFonts w:ascii="Times New Roman" w:hAnsi="Times New Roman" w:cs="Times New Roman"/>
        </w:rPr>
        <w:t xml:space="preserve">NAA-M-CPI-5 did not converge. </w:t>
      </w: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683"/>
        <w:gridCol w:w="2061"/>
        <w:gridCol w:w="1788"/>
        <w:gridCol w:w="590"/>
        <w:gridCol w:w="222"/>
        <w:gridCol w:w="1196"/>
        <w:gridCol w:w="956"/>
        <w:gridCol w:w="760"/>
        <w:gridCol w:w="222"/>
        <w:gridCol w:w="716"/>
        <w:gridCol w:w="716"/>
        <w:gridCol w:w="716"/>
      </w:tblGrid>
      <w:tr w:rsidR="00DB57DB" w:rsidRPr="00A53D54" w14:paraId="3B5E6E88" w14:textId="77777777" w:rsidTr="004502E4">
        <w:trPr>
          <w:trHeight w:val="360"/>
        </w:trPr>
        <w:tc>
          <w:tcPr>
            <w:tcW w:w="0" w:type="auto"/>
            <w:tcBorders>
              <w:top w:val="single" w:sz="4" w:space="0" w:color="auto"/>
            </w:tcBorders>
            <w:vAlign w:val="center"/>
          </w:tcPr>
          <w:p w14:paraId="043E52F9" w14:textId="77777777" w:rsidR="00DB57DB" w:rsidRPr="00A53D54"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DB69DD9" w14:textId="72BD583F" w:rsidR="00DB57DB" w:rsidRPr="00A53D54" w:rsidRDefault="00DB57DB"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DB57DB" w:rsidRDefault="00DB57DB"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DB57DB" w:rsidRPr="00A53D54" w:rsidRDefault="00DB57DB"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DB57DB"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DB57DB" w:rsidRPr="00A53D54" w:rsidRDefault="00DB57DB" w:rsidP="004502E4">
            <w:pPr>
              <w:spacing w:after="0"/>
              <w:ind w:firstLine="0"/>
              <w:rPr>
                <w:rFonts w:ascii="Times New Roman" w:eastAsia="Calibri"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DB57DB" w:rsidRPr="00A53D54" w14:paraId="1F3FFA6B" w14:textId="77777777" w:rsidTr="004502E4">
        <w:trPr>
          <w:trHeight w:val="360"/>
        </w:trPr>
        <w:tc>
          <w:tcPr>
            <w:tcW w:w="0" w:type="auto"/>
            <w:tcBorders>
              <w:bottom w:val="single" w:sz="0" w:space="0" w:color="auto"/>
            </w:tcBorders>
            <w:vAlign w:val="center"/>
          </w:tcPr>
          <w:p w14:paraId="7F024A73" w14:textId="5A58547C"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top w:val="single" w:sz="4" w:space="0" w:color="auto"/>
              <w:bottom w:val="single" w:sz="0" w:space="0" w:color="auto"/>
            </w:tcBorders>
            <w:vAlign w:val="center"/>
          </w:tcPr>
          <w:p w14:paraId="2A36BBDB" w14:textId="1DB5C020" w:rsidR="00DB57DB" w:rsidRPr="00A53D54" w:rsidRDefault="00D2073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70101A9F" w14:textId="77777777" w:rsidR="00DB57DB" w:rsidRPr="00A53D54" w:rsidRDefault="00DB57DB"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sidR="00750BD4">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DB57DB" w:rsidRPr="00A53D54" w:rsidRDefault="00DB57DB"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DB57DB" w:rsidRPr="00A53D54" w:rsidRDefault="00DB57DB"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DB57DB" w:rsidRPr="00A53D54" w:rsidRDefault="00D2073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DB57DB" w:rsidRPr="00A53D54" w:rsidRDefault="00D2073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DB57DB" w:rsidRPr="00A53D54" w:rsidRDefault="00D2073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502E4" w:rsidRPr="00A53D54" w14:paraId="6FFFC42B" w14:textId="77777777" w:rsidTr="00DB57DB">
        <w:trPr>
          <w:trHeight w:val="504"/>
        </w:trPr>
        <w:tc>
          <w:tcPr>
            <w:tcW w:w="0" w:type="auto"/>
            <w:vAlign w:val="center"/>
          </w:tcPr>
          <w:p w14:paraId="7476A4A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4502E4" w:rsidRPr="00A53D54" w:rsidRDefault="00D2073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4502E4" w:rsidRPr="00A53D54" w:rsidRDefault="00D2073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1E3E7C4" w14:textId="1CE535CC"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31B15980"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F3F0851" w14:textId="34DA31B2"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3.7</w:t>
            </w:r>
          </w:p>
        </w:tc>
        <w:tc>
          <w:tcPr>
            <w:tcW w:w="0" w:type="auto"/>
            <w:vAlign w:val="center"/>
          </w:tcPr>
          <w:p w14:paraId="5B6EEFEE"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4B569CCB" w14:textId="028BA19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9</w:t>
            </w:r>
          </w:p>
        </w:tc>
      </w:tr>
      <w:tr w:rsidR="004502E4" w:rsidRPr="00A53D54" w14:paraId="6EA03657" w14:textId="77777777" w:rsidTr="00DB57DB">
        <w:trPr>
          <w:trHeight w:val="504"/>
        </w:trPr>
        <w:tc>
          <w:tcPr>
            <w:tcW w:w="0" w:type="auto"/>
            <w:vAlign w:val="center"/>
          </w:tcPr>
          <w:p w14:paraId="421599C3"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4502E4" w:rsidRPr="00A53D54" w:rsidRDefault="00D2073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4502E4" w:rsidRPr="00A53D54" w:rsidRDefault="00D2073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649DB3DB" w14:textId="587BE24F"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0CF5716A"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1109C2F6" w14:textId="7BC3433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4</w:t>
            </w:r>
          </w:p>
        </w:tc>
        <w:tc>
          <w:tcPr>
            <w:tcW w:w="0" w:type="auto"/>
            <w:vAlign w:val="center"/>
          </w:tcPr>
          <w:p w14:paraId="312A932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9B0A467" w14:textId="4350B7E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6</w:t>
            </w:r>
          </w:p>
        </w:tc>
      </w:tr>
      <w:tr w:rsidR="004502E4" w:rsidRPr="00A53D54" w14:paraId="0CD9E7A7" w14:textId="77777777" w:rsidTr="008638C7">
        <w:trPr>
          <w:trHeight w:val="504"/>
        </w:trPr>
        <w:tc>
          <w:tcPr>
            <w:tcW w:w="0" w:type="auto"/>
            <w:vAlign w:val="center"/>
          </w:tcPr>
          <w:p w14:paraId="135191C8" w14:textId="44CDD3B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w:t>
            </w:r>
            <w:r w:rsidR="0080397D">
              <w:rPr>
                <w:rFonts w:ascii="Times New Roman" w:hAnsi="Times New Roman" w:cs="Times New Roman"/>
              </w:rPr>
              <w:t>4</w:t>
            </w:r>
          </w:p>
        </w:tc>
        <w:tc>
          <w:tcPr>
            <w:tcW w:w="0" w:type="auto"/>
            <w:vAlign w:val="center"/>
          </w:tcPr>
          <w:p w14:paraId="3B5267F8" w14:textId="2A9A3956" w:rsidR="004502E4" w:rsidRPr="00A53D54" w:rsidRDefault="00D2073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636B656A" w14:textId="39506272" w:rsidR="004502E4" w:rsidRPr="00A53D54" w:rsidRDefault="00D2073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2A1E88E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65988F6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0779169" w14:textId="3F0CB56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01.182</w:t>
            </w:r>
          </w:p>
        </w:tc>
        <w:tc>
          <w:tcPr>
            <w:tcW w:w="0" w:type="auto"/>
            <w:vAlign w:val="center"/>
          </w:tcPr>
          <w:p w14:paraId="3612548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8.4</w:t>
            </w:r>
          </w:p>
        </w:tc>
        <w:tc>
          <w:tcPr>
            <w:tcW w:w="0" w:type="auto"/>
            <w:vAlign w:val="center"/>
          </w:tcPr>
          <w:p w14:paraId="78413107"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6DB98D94"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802DB04" w14:textId="48A4A7A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c>
          <w:tcPr>
            <w:tcW w:w="0" w:type="auto"/>
            <w:vAlign w:val="center"/>
          </w:tcPr>
          <w:p w14:paraId="209923DD" w14:textId="37DC52F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25</w:t>
            </w:r>
          </w:p>
        </w:tc>
        <w:tc>
          <w:tcPr>
            <w:tcW w:w="0" w:type="auto"/>
            <w:vAlign w:val="center"/>
          </w:tcPr>
          <w:p w14:paraId="2E018F0E" w14:textId="33609DF1"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7</w:t>
            </w:r>
          </w:p>
        </w:tc>
      </w:tr>
      <w:tr w:rsidR="008638C7" w:rsidRPr="00A53D54" w14:paraId="24D85478" w14:textId="77777777" w:rsidTr="00DB57DB">
        <w:trPr>
          <w:trHeight w:val="504"/>
        </w:trPr>
        <w:tc>
          <w:tcPr>
            <w:tcW w:w="0" w:type="auto"/>
            <w:tcBorders>
              <w:bottom w:val="single" w:sz="4" w:space="0" w:color="auto"/>
            </w:tcBorders>
            <w:vAlign w:val="center"/>
          </w:tcPr>
          <w:p w14:paraId="20766DD6" w14:textId="3D8DDE44"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w:t>
            </w:r>
            <w:r w:rsidR="0080397D">
              <w:rPr>
                <w:rFonts w:ascii="Times New Roman" w:hAnsi="Times New Roman" w:cs="Times New Roman"/>
              </w:rPr>
              <w:t>5</w:t>
            </w:r>
          </w:p>
        </w:tc>
        <w:tc>
          <w:tcPr>
            <w:tcW w:w="0" w:type="auto"/>
            <w:tcBorders>
              <w:bottom w:val="single" w:sz="4" w:space="0" w:color="auto"/>
            </w:tcBorders>
            <w:vAlign w:val="center"/>
          </w:tcPr>
          <w:p w14:paraId="7A60699B" w14:textId="733304B3" w:rsidR="008638C7" w:rsidRDefault="00D2073D"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5FC0485B" w14:textId="07484C41" w:rsidR="008638C7" w:rsidRDefault="00D2073D"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bottom w:val="single" w:sz="4" w:space="0" w:color="auto"/>
            </w:tcBorders>
            <w:vAlign w:val="center"/>
          </w:tcPr>
          <w:p w14:paraId="6EA4BE5F"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1283142"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DF6766F" w14:textId="245B41B8"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10</w:t>
            </w:r>
            <w:r>
              <w:rPr>
                <w:rFonts w:ascii="Times New Roman" w:hAnsi="Times New Roman" w:cs="Times New Roman"/>
              </w:rPr>
              <w:t>00.819</w:t>
            </w:r>
          </w:p>
        </w:tc>
        <w:tc>
          <w:tcPr>
            <w:tcW w:w="0" w:type="auto"/>
            <w:tcBorders>
              <w:bottom w:val="single" w:sz="4" w:space="0" w:color="auto"/>
            </w:tcBorders>
            <w:vAlign w:val="center"/>
          </w:tcPr>
          <w:p w14:paraId="332A68C6" w14:textId="70A5E8B5"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D0255B5" w14:textId="30293DD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D9F0287"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30E5F6" w14:textId="6366ACB9"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F2DDF1" w14:textId="56C9EEFB"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393CA4" w14:textId="0CE916F2" w:rsidR="008638C7" w:rsidRPr="00A53D54" w:rsidRDefault="008638C7" w:rsidP="008638C7">
            <w:pPr>
              <w:spacing w:after="0"/>
              <w:ind w:firstLine="0"/>
              <w:jc w:val="center"/>
              <w:rPr>
                <w:rFonts w:ascii="Times New Roman" w:hAnsi="Times New Roman" w:cs="Times New Roman"/>
              </w:rPr>
            </w:pPr>
          </w:p>
        </w:tc>
      </w:tr>
    </w:tbl>
    <w:p w14:paraId="1F073541" w14:textId="3830927B" w:rsidR="00750BD4"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2629AFB6" w14:textId="2CB9BFB7" w:rsidR="0038372E" w:rsidRPr="00A53D54" w:rsidRDefault="0038372E" w:rsidP="0038372E">
      <w:pPr>
        <w:ind w:firstLine="0"/>
        <w:rPr>
          <w:rFonts w:ascii="Times New Roman" w:hAnsi="Times New Roman" w:cs="Times New Roman"/>
        </w:rPr>
      </w:pPr>
      <w:bookmarkStart w:id="84" w:name="_Toc465521920"/>
      <w:r w:rsidRPr="00A53D54">
        <w:rPr>
          <w:rFonts w:ascii="Times New Roman" w:hAnsi="Times New Roman" w:cs="Times New Roman"/>
        </w:rPr>
        <w:lastRenderedPageBreak/>
        <w:t xml:space="preserve">Table </w:t>
      </w:r>
      <w:r>
        <w:rPr>
          <w:rFonts w:ascii="Times New Roman" w:hAnsi="Times New Roman" w:cs="Times New Roman"/>
        </w:rPr>
        <w:t>7</w:t>
      </w:r>
      <w:r w:rsidRPr="00A53D54">
        <w:rPr>
          <w:rFonts w:ascii="Times New Roman" w:hAnsi="Times New Roman" w:cs="Times New Roman"/>
        </w:rPr>
        <w:t xml:space="preserve">. </w:t>
      </w:r>
      <w:r>
        <w:rPr>
          <w:rFonts w:ascii="Times New Roman" w:hAnsi="Times New Roman" w:cs="Times New Roman"/>
        </w:rPr>
        <w:t>Example model run times as a function of model size and whether TMB detected sparseness of the Hessian matrix.</w:t>
      </w:r>
      <w:r w:rsidR="00E23439">
        <w:rPr>
          <w:rFonts w:ascii="Times New Roman" w:hAnsi="Times New Roman" w:cs="Times New Roman"/>
        </w:rPr>
        <w:t xml:space="preserve"> Model size = number of random effects (dimension of the Hessian matrix with respect to random effects).</w:t>
      </w:r>
    </w:p>
    <w:tbl>
      <w:tblPr>
        <w:tblStyle w:val="Table"/>
        <w:tblW w:w="9198" w:type="dxa"/>
        <w:tblLook w:val="07E0" w:firstRow="1" w:lastRow="1" w:firstColumn="1" w:lastColumn="1" w:noHBand="1" w:noVBand="1"/>
      </w:tblPr>
      <w:tblGrid>
        <w:gridCol w:w="1728"/>
        <w:gridCol w:w="1170"/>
        <w:gridCol w:w="1260"/>
        <w:gridCol w:w="1980"/>
        <w:gridCol w:w="900"/>
        <w:gridCol w:w="990"/>
        <w:gridCol w:w="1170"/>
      </w:tblGrid>
      <w:tr w:rsidR="00F46A02" w:rsidRPr="00A53D54" w14:paraId="12A4671A" w14:textId="77777777" w:rsidTr="00F46A02">
        <w:trPr>
          <w:trHeight w:val="360"/>
        </w:trPr>
        <w:tc>
          <w:tcPr>
            <w:tcW w:w="1728" w:type="dxa"/>
            <w:tcBorders>
              <w:top w:val="single" w:sz="4" w:space="0" w:color="auto"/>
              <w:bottom w:val="single" w:sz="2" w:space="0" w:color="auto"/>
            </w:tcBorders>
            <w:vAlign w:val="center"/>
          </w:tcPr>
          <w:p w14:paraId="26811ADB" w14:textId="77777777" w:rsidR="00E23439" w:rsidRPr="00A53D54" w:rsidRDefault="00E23439" w:rsidP="0038372E">
            <w:pPr>
              <w:spacing w:after="0"/>
              <w:ind w:firstLine="0"/>
              <w:jc w:val="center"/>
              <w:rPr>
                <w:rFonts w:ascii="Times New Roman" w:hAnsi="Times New Roman" w:cs="Times New Roman"/>
              </w:rPr>
            </w:pPr>
            <w:r w:rsidRPr="00A53D54">
              <w:rPr>
                <w:rFonts w:ascii="Times New Roman" w:hAnsi="Times New Roman" w:cs="Times New Roman"/>
              </w:rPr>
              <w:t>Model</w:t>
            </w:r>
          </w:p>
        </w:tc>
        <w:tc>
          <w:tcPr>
            <w:tcW w:w="2430" w:type="dxa"/>
            <w:gridSpan w:val="2"/>
            <w:tcBorders>
              <w:top w:val="single" w:sz="4" w:space="0" w:color="auto"/>
              <w:bottom w:val="single" w:sz="2" w:space="0" w:color="auto"/>
            </w:tcBorders>
            <w:vAlign w:val="center"/>
          </w:tcPr>
          <w:p w14:paraId="41F00545" w14:textId="435B96FC"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NAA random effects</w:t>
            </w:r>
          </w:p>
        </w:tc>
        <w:tc>
          <w:tcPr>
            <w:tcW w:w="1980" w:type="dxa"/>
            <w:tcBorders>
              <w:top w:val="single" w:sz="4" w:space="0" w:color="auto"/>
              <w:bottom w:val="single" w:sz="2" w:space="0" w:color="auto"/>
            </w:tcBorders>
            <w:vAlign w:val="center"/>
          </w:tcPr>
          <w:p w14:paraId="30070D5F" w14:textId="01AEB09B"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M</w:t>
            </w:r>
            <w:r w:rsidR="00F46A02">
              <w:rPr>
                <w:rFonts w:ascii="Times New Roman" w:hAnsi="Times New Roman" w:cs="Times New Roman"/>
              </w:rPr>
              <w:t xml:space="preserve"> </w:t>
            </w:r>
            <w:r>
              <w:rPr>
                <w:rFonts w:ascii="Times New Roman" w:hAnsi="Times New Roman" w:cs="Times New Roman"/>
              </w:rPr>
              <w:t>random effects</w:t>
            </w:r>
          </w:p>
        </w:tc>
        <w:tc>
          <w:tcPr>
            <w:tcW w:w="900" w:type="dxa"/>
            <w:tcBorders>
              <w:top w:val="single" w:sz="4" w:space="0" w:color="auto"/>
              <w:bottom w:val="single" w:sz="2" w:space="0" w:color="auto"/>
            </w:tcBorders>
            <w:vAlign w:val="center"/>
          </w:tcPr>
          <w:p w14:paraId="2AA17428" w14:textId="677B5BEC" w:rsidR="00E23439"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Model size</w:t>
            </w:r>
          </w:p>
        </w:tc>
        <w:tc>
          <w:tcPr>
            <w:tcW w:w="990" w:type="dxa"/>
            <w:tcBorders>
              <w:top w:val="single" w:sz="4" w:space="0" w:color="auto"/>
              <w:bottom w:val="single" w:sz="2" w:space="0" w:color="auto"/>
            </w:tcBorders>
            <w:vAlign w:val="center"/>
          </w:tcPr>
          <w:p w14:paraId="0EF1EC90" w14:textId="335153A4"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Sparse Hessian</w:t>
            </w:r>
          </w:p>
        </w:tc>
        <w:tc>
          <w:tcPr>
            <w:tcW w:w="1170" w:type="dxa"/>
            <w:tcBorders>
              <w:top w:val="single" w:sz="4" w:space="0" w:color="auto"/>
              <w:bottom w:val="single" w:sz="2" w:space="0" w:color="auto"/>
            </w:tcBorders>
            <w:vAlign w:val="center"/>
          </w:tcPr>
          <w:p w14:paraId="720D1578" w14:textId="15ACDA70"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Run time (min)</w:t>
            </w:r>
          </w:p>
        </w:tc>
      </w:tr>
      <w:tr w:rsidR="00F46A02" w:rsidRPr="00A53D54" w14:paraId="2342678B" w14:textId="77777777" w:rsidTr="00F46A02">
        <w:trPr>
          <w:trHeight w:val="504"/>
        </w:trPr>
        <w:tc>
          <w:tcPr>
            <w:tcW w:w="1728" w:type="dxa"/>
            <w:tcBorders>
              <w:top w:val="single" w:sz="2" w:space="0" w:color="auto"/>
            </w:tcBorders>
            <w:vAlign w:val="center"/>
          </w:tcPr>
          <w:p w14:paraId="48141441" w14:textId="020A4D3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1</w:t>
            </w:r>
          </w:p>
        </w:tc>
        <w:tc>
          <w:tcPr>
            <w:tcW w:w="1170" w:type="dxa"/>
            <w:tcBorders>
              <w:top w:val="single" w:sz="2" w:space="0" w:color="auto"/>
            </w:tcBorders>
            <w:vAlign w:val="center"/>
          </w:tcPr>
          <w:p w14:paraId="30581B33" w14:textId="3809400D"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Recruits</w:t>
            </w:r>
          </w:p>
        </w:tc>
        <w:tc>
          <w:tcPr>
            <w:tcW w:w="1260" w:type="dxa"/>
            <w:tcBorders>
              <w:top w:val="single" w:sz="2" w:space="0" w:color="auto"/>
            </w:tcBorders>
            <w:vAlign w:val="center"/>
          </w:tcPr>
          <w:p w14:paraId="4559EA37" w14:textId="3BCA20FE" w:rsidR="00F46A02" w:rsidRPr="00A53D54" w:rsidRDefault="00F46A02" w:rsidP="0038372E">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980" w:type="dxa"/>
            <w:tcBorders>
              <w:top w:val="single" w:sz="2" w:space="0" w:color="auto"/>
            </w:tcBorders>
            <w:vAlign w:val="center"/>
          </w:tcPr>
          <w:p w14:paraId="257B0956" w14:textId="57EAE140"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tcBorders>
              <w:top w:val="single" w:sz="2" w:space="0" w:color="auto"/>
            </w:tcBorders>
            <w:vAlign w:val="center"/>
          </w:tcPr>
          <w:p w14:paraId="0841E02C" w14:textId="0585ACD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45</w:t>
            </w:r>
          </w:p>
        </w:tc>
        <w:tc>
          <w:tcPr>
            <w:tcW w:w="990" w:type="dxa"/>
            <w:tcBorders>
              <w:top w:val="single" w:sz="2" w:space="0" w:color="auto"/>
            </w:tcBorders>
            <w:vAlign w:val="center"/>
          </w:tcPr>
          <w:p w14:paraId="6241ABD5" w14:textId="51E222F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tcBorders>
              <w:top w:val="single" w:sz="2" w:space="0" w:color="auto"/>
            </w:tcBorders>
            <w:vAlign w:val="center"/>
          </w:tcPr>
          <w:p w14:paraId="0C69FEE5" w14:textId="7B596A0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51</w:t>
            </w:r>
          </w:p>
        </w:tc>
      </w:tr>
      <w:tr w:rsidR="00F46A02" w:rsidRPr="00A53D54" w14:paraId="1B1B5212" w14:textId="77777777" w:rsidTr="00F46A02">
        <w:trPr>
          <w:trHeight w:val="504"/>
        </w:trPr>
        <w:tc>
          <w:tcPr>
            <w:tcW w:w="1728" w:type="dxa"/>
            <w:vAlign w:val="center"/>
          </w:tcPr>
          <w:p w14:paraId="458B08DA" w14:textId="6E0FA72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3</w:t>
            </w:r>
          </w:p>
        </w:tc>
        <w:tc>
          <w:tcPr>
            <w:tcW w:w="1170" w:type="dxa"/>
            <w:vAlign w:val="center"/>
          </w:tcPr>
          <w:p w14:paraId="0AA56EEC" w14:textId="0BAD0FE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 NAA</w:t>
            </w:r>
          </w:p>
        </w:tc>
        <w:tc>
          <w:tcPr>
            <w:tcW w:w="1260" w:type="dxa"/>
            <w:vAlign w:val="center"/>
          </w:tcPr>
          <w:p w14:paraId="01DF665F" w14:textId="4E0A9525" w:rsidR="00F46A02" w:rsidRPr="00A53D54" w:rsidRDefault="00F46A02" w:rsidP="0038372E">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980" w:type="dxa"/>
            <w:vAlign w:val="center"/>
          </w:tcPr>
          <w:p w14:paraId="7266EF73" w14:textId="5E623A7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vAlign w:val="center"/>
          </w:tcPr>
          <w:p w14:paraId="3FC56A73" w14:textId="4F99678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139185DD" w14:textId="565ECC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50C918B8" w14:textId="267F43D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0.37</w:t>
            </w:r>
          </w:p>
        </w:tc>
      </w:tr>
      <w:tr w:rsidR="00F46A02" w:rsidRPr="00A53D54" w14:paraId="64AB8983" w14:textId="77777777" w:rsidTr="00F46A02">
        <w:trPr>
          <w:trHeight w:val="504"/>
        </w:trPr>
        <w:tc>
          <w:tcPr>
            <w:tcW w:w="1728" w:type="dxa"/>
            <w:vAlign w:val="center"/>
          </w:tcPr>
          <w:p w14:paraId="02284898" w14:textId="1F0502F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6</w:t>
            </w:r>
          </w:p>
        </w:tc>
        <w:tc>
          <w:tcPr>
            <w:tcW w:w="1170" w:type="dxa"/>
            <w:vAlign w:val="center"/>
          </w:tcPr>
          <w:p w14:paraId="48F2D563" w14:textId="041D869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 NAA</w:t>
            </w:r>
          </w:p>
        </w:tc>
        <w:tc>
          <w:tcPr>
            <w:tcW w:w="1260" w:type="dxa"/>
            <w:vAlign w:val="center"/>
          </w:tcPr>
          <w:p w14:paraId="5E75B0B4" w14:textId="7BC10DC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1980" w:type="dxa"/>
            <w:vAlign w:val="center"/>
          </w:tcPr>
          <w:p w14:paraId="6408E027" w14:textId="323DB07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vAlign w:val="center"/>
          </w:tcPr>
          <w:p w14:paraId="08020E75" w14:textId="75DE6E1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51F1599F" w14:textId="7387AC8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3080EAA" w14:textId="3045D58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12</w:t>
            </w:r>
          </w:p>
        </w:tc>
      </w:tr>
      <w:tr w:rsidR="00F46A02" w:rsidRPr="00A53D54" w14:paraId="5A296986" w14:textId="77777777" w:rsidTr="00F46A02">
        <w:trPr>
          <w:trHeight w:val="504"/>
        </w:trPr>
        <w:tc>
          <w:tcPr>
            <w:tcW w:w="1728" w:type="dxa"/>
            <w:vAlign w:val="center"/>
          </w:tcPr>
          <w:p w14:paraId="5BBBFDF7" w14:textId="168601E3"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2</w:t>
            </w:r>
          </w:p>
        </w:tc>
        <w:tc>
          <w:tcPr>
            <w:tcW w:w="1170" w:type="dxa"/>
            <w:vAlign w:val="center"/>
          </w:tcPr>
          <w:p w14:paraId="3FA0D752" w14:textId="6B089F68"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Recruits</w:t>
            </w:r>
          </w:p>
        </w:tc>
        <w:tc>
          <w:tcPr>
            <w:tcW w:w="1260" w:type="dxa"/>
            <w:vAlign w:val="center"/>
          </w:tcPr>
          <w:p w14:paraId="560AE6A3" w14:textId="43EB2F24"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vAlign w:val="center"/>
          </w:tcPr>
          <w:p w14:paraId="7B3EE95B" w14:textId="10903308"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ID</w:t>
            </w:r>
          </w:p>
        </w:tc>
        <w:tc>
          <w:tcPr>
            <w:tcW w:w="900" w:type="dxa"/>
            <w:vAlign w:val="center"/>
          </w:tcPr>
          <w:p w14:paraId="7571434F" w14:textId="335028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15301BB2" w14:textId="444E443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1A34803" w14:textId="0E03E76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67</w:t>
            </w:r>
          </w:p>
        </w:tc>
      </w:tr>
      <w:tr w:rsidR="00F46A02" w:rsidRPr="00A53D54" w14:paraId="2036316B" w14:textId="77777777" w:rsidTr="00F46A02">
        <w:trPr>
          <w:trHeight w:val="504"/>
        </w:trPr>
        <w:tc>
          <w:tcPr>
            <w:tcW w:w="1728" w:type="dxa"/>
            <w:vAlign w:val="center"/>
          </w:tcPr>
          <w:p w14:paraId="413E375C" w14:textId="6C16C506"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5</w:t>
            </w:r>
          </w:p>
        </w:tc>
        <w:tc>
          <w:tcPr>
            <w:tcW w:w="1170" w:type="dxa"/>
            <w:vAlign w:val="center"/>
          </w:tcPr>
          <w:p w14:paraId="40280C17" w14:textId="50E47D24"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Recruits</w:t>
            </w:r>
          </w:p>
        </w:tc>
        <w:tc>
          <w:tcPr>
            <w:tcW w:w="1260" w:type="dxa"/>
            <w:vAlign w:val="center"/>
          </w:tcPr>
          <w:p w14:paraId="0ADE975F" w14:textId="18A4319B"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vAlign w:val="center"/>
          </w:tcPr>
          <w:p w14:paraId="1861CDEA" w14:textId="6690255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 xml:space="preserve">2D </w:t>
            </w:r>
            <w:proofErr w:type="gramStart"/>
            <w:r>
              <w:rPr>
                <w:rFonts w:ascii="Times New Roman" w:eastAsia="Calibri" w:hAnsi="Times New Roman" w:cs="Times New Roman"/>
              </w:rPr>
              <w:t>AR(</w:t>
            </w:r>
            <w:proofErr w:type="gramEnd"/>
            <w:r>
              <w:rPr>
                <w:rFonts w:ascii="Times New Roman" w:eastAsia="Calibri" w:hAnsi="Times New Roman" w:cs="Times New Roman"/>
              </w:rPr>
              <w:t>1)</w:t>
            </w:r>
          </w:p>
        </w:tc>
        <w:tc>
          <w:tcPr>
            <w:tcW w:w="900" w:type="dxa"/>
            <w:vAlign w:val="center"/>
          </w:tcPr>
          <w:p w14:paraId="5DF6D841" w14:textId="70EB50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61D31273" w14:textId="4C3FCA22"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977A1A3" w14:textId="46D1166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0.30</w:t>
            </w:r>
          </w:p>
        </w:tc>
      </w:tr>
      <w:tr w:rsidR="00F46A02" w:rsidRPr="00A53D54" w14:paraId="4012E7D2" w14:textId="77777777" w:rsidTr="00F46A02">
        <w:trPr>
          <w:trHeight w:val="504"/>
        </w:trPr>
        <w:tc>
          <w:tcPr>
            <w:tcW w:w="1728" w:type="dxa"/>
            <w:tcBorders>
              <w:bottom w:val="single" w:sz="4" w:space="0" w:color="auto"/>
            </w:tcBorders>
            <w:vAlign w:val="center"/>
          </w:tcPr>
          <w:p w14:paraId="23C74227" w14:textId="64BCE30D" w:rsidR="00F46A02" w:rsidRPr="00A53D54" w:rsidRDefault="00F46A02" w:rsidP="0038372E">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4</w:t>
            </w:r>
          </w:p>
        </w:tc>
        <w:tc>
          <w:tcPr>
            <w:tcW w:w="1170" w:type="dxa"/>
            <w:tcBorders>
              <w:bottom w:val="single" w:sz="4" w:space="0" w:color="auto"/>
            </w:tcBorders>
            <w:vAlign w:val="center"/>
          </w:tcPr>
          <w:p w14:paraId="0D28B16F" w14:textId="3E32B7FA"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All NAA</w:t>
            </w:r>
          </w:p>
        </w:tc>
        <w:tc>
          <w:tcPr>
            <w:tcW w:w="1260" w:type="dxa"/>
            <w:tcBorders>
              <w:bottom w:val="single" w:sz="4" w:space="0" w:color="auto"/>
            </w:tcBorders>
            <w:vAlign w:val="center"/>
          </w:tcPr>
          <w:p w14:paraId="2E41AAA9" w14:textId="6B420BD3"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tcBorders>
              <w:bottom w:val="single" w:sz="4" w:space="0" w:color="auto"/>
            </w:tcBorders>
            <w:vAlign w:val="center"/>
          </w:tcPr>
          <w:p w14:paraId="283CDCBA" w14:textId="0A85C2A6"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 xml:space="preserve">2D </w:t>
            </w:r>
            <w:proofErr w:type="gramStart"/>
            <w:r>
              <w:rPr>
                <w:rFonts w:ascii="Times New Roman" w:eastAsia="Calibri" w:hAnsi="Times New Roman" w:cs="Times New Roman"/>
              </w:rPr>
              <w:t>AR(</w:t>
            </w:r>
            <w:proofErr w:type="gramEnd"/>
            <w:r>
              <w:rPr>
                <w:rFonts w:ascii="Times New Roman" w:eastAsia="Calibri" w:hAnsi="Times New Roman" w:cs="Times New Roman"/>
              </w:rPr>
              <w:t>1)</w:t>
            </w:r>
          </w:p>
        </w:tc>
        <w:tc>
          <w:tcPr>
            <w:tcW w:w="900" w:type="dxa"/>
            <w:tcBorders>
              <w:bottom w:val="single" w:sz="4" w:space="0" w:color="auto"/>
            </w:tcBorders>
            <w:vAlign w:val="center"/>
          </w:tcPr>
          <w:p w14:paraId="0A1765B1" w14:textId="37FCC46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593</w:t>
            </w:r>
          </w:p>
        </w:tc>
        <w:tc>
          <w:tcPr>
            <w:tcW w:w="990" w:type="dxa"/>
            <w:tcBorders>
              <w:bottom w:val="single" w:sz="4" w:space="0" w:color="auto"/>
            </w:tcBorders>
            <w:vAlign w:val="center"/>
          </w:tcPr>
          <w:p w14:paraId="3EA4F68A" w14:textId="5750BBE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tcBorders>
              <w:bottom w:val="single" w:sz="4" w:space="0" w:color="auto"/>
            </w:tcBorders>
            <w:vAlign w:val="center"/>
          </w:tcPr>
          <w:p w14:paraId="5992F1A9" w14:textId="1D731F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35</w:t>
            </w:r>
          </w:p>
        </w:tc>
      </w:tr>
    </w:tbl>
    <w:p w14:paraId="1F6BD97D" w14:textId="77777777" w:rsidR="0038372E" w:rsidRDefault="0038372E">
      <w:pPr>
        <w:ind w:firstLine="0"/>
        <w:rPr>
          <w:rFonts w:ascii="Times New Roman" w:hAnsi="Times New Roman" w:cs="Times New Roman"/>
          <w:noProof/>
        </w:rPr>
      </w:pPr>
      <w:r>
        <w:rPr>
          <w:rFonts w:ascii="Times New Roman" w:hAnsi="Times New Roman" w:cs="Times New Roman"/>
          <w:noProof/>
        </w:rPr>
        <w:br w:type="page"/>
      </w:r>
    </w:p>
    <w:p w14:paraId="03382F73" w14:textId="4F739018" w:rsidR="00860B19" w:rsidRDefault="005737D5">
      <w:pPr>
        <w:ind w:firstLine="0"/>
        <w:rPr>
          <w:rFonts w:ascii="Times New Roman" w:hAnsi="Times New Roman" w:cs="Times New Roman"/>
          <w:noProof/>
        </w:rPr>
      </w:pPr>
      <w:r>
        <w:rPr>
          <w:rFonts w:ascii="Times New Roman" w:hAnsi="Times New Roman" w:cs="Times New Roman"/>
          <w:noProof/>
        </w:rPr>
        <w:lastRenderedPageBreak/>
        <w:drawing>
          <wp:inline distT="0" distB="0" distL="0" distR="0" wp14:anchorId="7610401E" wp14:editId="621A70D9">
            <wp:extent cx="6153150" cy="5274222"/>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chunk-5-1.png"/>
                    <pic:cNvPicPr/>
                  </pic:nvPicPr>
                  <pic:blipFill>
                    <a:blip r:embed="rId13"/>
                    <a:stretch>
                      <a:fillRect/>
                    </a:stretch>
                  </pic:blipFill>
                  <pic:spPr>
                    <a:xfrm>
                      <a:off x="0" y="0"/>
                      <a:ext cx="6156243" cy="5276873"/>
                    </a:xfrm>
                    <a:prstGeom prst="rect">
                      <a:avLst/>
                    </a:prstGeom>
                  </pic:spPr>
                </pic:pic>
              </a:graphicData>
            </a:graphic>
          </wp:inline>
        </w:drawing>
      </w:r>
    </w:p>
    <w:p w14:paraId="28EC9C40" w14:textId="3FA237C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84"/>
      <w:r w:rsidR="005737D5">
        <w:rPr>
          <w:rFonts w:ascii="Times New Roman" w:hAnsi="Times New Roman" w:cs="Times New Roman"/>
        </w:rPr>
        <w:t xml:space="preserve"> 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77"/>
      <w:bookmarkEnd w:id="78"/>
    </w:p>
    <w:p w14:paraId="1796CC47" w14:textId="77777777" w:rsidR="00466F92" w:rsidRDefault="00466F92"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8100732" wp14:editId="69F0B78B">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4"/>
                    <a:stretch>
                      <a:fillRect/>
                    </a:stretch>
                  </pic:blipFill>
                  <pic:spPr>
                    <a:xfrm>
                      <a:off x="0" y="0"/>
                      <a:ext cx="6246231" cy="3306632"/>
                    </a:xfrm>
                    <a:prstGeom prst="rect">
                      <a:avLst/>
                    </a:prstGeom>
                  </pic:spPr>
                </pic:pic>
              </a:graphicData>
            </a:graphic>
          </wp:inline>
        </w:drawing>
      </w:r>
    </w:p>
    <w:p w14:paraId="0F27748C" w14:textId="0AA0B62E"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center, right) to follow a 2D </w:t>
      </w:r>
      <w:proofErr w:type="gramStart"/>
      <w:r>
        <w:rPr>
          <w:rFonts w:ascii="Times New Roman" w:hAnsi="Times New Roman" w:cs="Times New Roman"/>
        </w:rPr>
        <w:t>AR(</w:t>
      </w:r>
      <w:proofErr w:type="gramEnd"/>
      <w:r>
        <w:rPr>
          <w:rFonts w:ascii="Times New Roman" w:hAnsi="Times New Roman" w:cs="Times New Roman"/>
        </w:rPr>
        <w:t xml:space="preserve">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In the center column,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fixed, wherea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estimated in the right column. IID = independent deviations by age and year (as per column heading), 2D AR1 = 2D </w:t>
      </w:r>
      <w:proofErr w:type="gramStart"/>
      <w:r>
        <w:rPr>
          <w:rFonts w:ascii="Times New Roman" w:hAnsi="Times New Roman" w:cs="Times New Roman"/>
        </w:rPr>
        <w:t>AR(</w:t>
      </w:r>
      <w:proofErr w:type="gramEnd"/>
      <w:r>
        <w:rPr>
          <w:rFonts w:ascii="Times New Roman" w:hAnsi="Times New Roman" w:cs="Times New Roman"/>
        </w:rPr>
        <w:t>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7F610AE7" w:rsidR="00165EF1" w:rsidRDefault="005737D5">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8EC4298" wp14:editId="60FF752A">
            <wp:extent cx="6115050" cy="524156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named-chunk-6-1.png"/>
                    <pic:cNvPicPr/>
                  </pic:nvPicPr>
                  <pic:blipFill>
                    <a:blip r:embed="rId15"/>
                    <a:stretch>
                      <a:fillRect/>
                    </a:stretch>
                  </pic:blipFill>
                  <pic:spPr>
                    <a:xfrm>
                      <a:off x="0" y="0"/>
                      <a:ext cx="6116876" cy="5243130"/>
                    </a:xfrm>
                    <a:prstGeom prst="rect">
                      <a:avLst/>
                    </a:prstGeom>
                  </pic:spPr>
                </pic:pic>
              </a:graphicData>
            </a:graphic>
          </wp:inline>
        </w:drawing>
      </w:r>
    </w:p>
    <w:p w14:paraId="5942C82D" w14:textId="6B91ED8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 xml:space="preserve">. </w:t>
      </w:r>
      <w:r w:rsidR="007C5BEB">
        <w:rPr>
          <w:rFonts w:ascii="Times New Roman" w:hAnsi="Times New Roman" w:cs="Times New Roman"/>
        </w:rPr>
        <w:t>Deviations in natural mortality (</w:t>
      </w:r>
      <w:r w:rsidR="007C5BEB" w:rsidRPr="003A2643">
        <w:rPr>
          <w:rFonts w:ascii="Times New Roman" w:hAnsi="Times New Roman" w:cs="Times New Roman"/>
          <w:i/>
          <w:iCs/>
        </w:rPr>
        <w:t>M</w:t>
      </w:r>
      <w:r w:rsidR="007C5BEB">
        <w:rPr>
          <w:rFonts w:ascii="Times New Roman" w:hAnsi="Times New Roman" w:cs="Times New Roman"/>
        </w:rPr>
        <w:t xml:space="preserve">) by year and age estimated by models without numbers-at-age (NAA) random effects. Estimating </w: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Pr>
          <w:rFonts w:ascii="Times New Roman" w:hAnsi="Times New Roman" w:cs="Times New Roman"/>
        </w:rPr>
        <w:t xml:space="preserve"> (right column) </w:t>
      </w:r>
      <w:r w:rsidR="003A2643">
        <w:rPr>
          <w:rFonts w:ascii="Times New Roman" w:hAnsi="Times New Roman" w:cs="Times New Roman"/>
        </w:rPr>
        <w:t xml:space="preserve">clearly </w:t>
      </w:r>
      <w:r w:rsidR="007C5BEB">
        <w:rPr>
          <w:rFonts w:ascii="Times New Roman" w:hAnsi="Times New Roman" w:cs="Times New Roman"/>
        </w:rPr>
        <w:t xml:space="preserve">reduced the magnitude of </w:t>
      </w:r>
      <w:r w:rsidR="007C5BEB" w:rsidRPr="003A2643">
        <w:rPr>
          <w:rFonts w:ascii="Times New Roman" w:hAnsi="Times New Roman" w:cs="Times New Roman"/>
          <w:i/>
          <w:iCs/>
        </w:rPr>
        <w:t>M</w:t>
      </w:r>
      <w:r w:rsidR="007C5BEB">
        <w:rPr>
          <w:rFonts w:ascii="Times New Roman" w:hAnsi="Times New Roman" w:cs="Times New Roman"/>
        </w:rPr>
        <w:t xml:space="preserve"> deviations for AR</w:t>
      </w:r>
      <w:r w:rsidR="003A2643">
        <w:rPr>
          <w:rFonts w:ascii="Times New Roman" w:hAnsi="Times New Roman" w:cs="Times New Roman"/>
        </w:rPr>
        <w:t>(1)</w:t>
      </w:r>
      <w:r w:rsidR="007C5BEB">
        <w:rPr>
          <w:rFonts w:ascii="Times New Roman" w:hAnsi="Times New Roman" w:cs="Times New Roman"/>
        </w:rPr>
        <w:t xml:space="preserve"> models (M-8 and M-9 vs. M-3 and M-4), but did not reduce the </w:t>
      </w:r>
      <w:r w:rsidR="007C5BEB" w:rsidRPr="003A2643">
        <w:rPr>
          <w:rFonts w:ascii="Times New Roman" w:hAnsi="Times New Roman" w:cs="Times New Roman"/>
          <w:i/>
          <w:iCs/>
        </w:rPr>
        <w:t>M</w:t>
      </w:r>
      <w:r w:rsidR="007C5BEB">
        <w:rPr>
          <w:rFonts w:ascii="Times New Roman" w:hAnsi="Times New Roman" w:cs="Times New Roman"/>
        </w:rPr>
        <w:t xml:space="preserve"> deviations in models where the deviations varied by year and age (M-7 and M-10 vs. M-2 and M-5).</w:t>
      </w:r>
      <w:r w:rsidR="005737D5">
        <w:rPr>
          <w:rFonts w:ascii="Times New Roman" w:hAnsi="Times New Roman" w:cs="Times New Roman"/>
        </w:rPr>
        <w:t xml:space="preserve"> 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AB14E14" w:rsidR="00A52242" w:rsidRDefault="005737D5"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F0D3913" wp14:editId="34294260">
            <wp:extent cx="5943600" cy="5943600"/>
            <wp:effectExtent l="0" t="0" r="0" b="0"/>
            <wp:docPr id="8" name="Picture 8"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named-chunk-8-1.png"/>
                    <pic:cNvPicPr/>
                  </pic:nvPicPr>
                  <pic:blipFill>
                    <a:blip r:embed="rId16"/>
                    <a:stretch>
                      <a:fillRect/>
                    </a:stretch>
                  </pic:blipFill>
                  <pic:spPr>
                    <a:xfrm>
                      <a:off x="0" y="0"/>
                      <a:ext cx="5943600" cy="5943600"/>
                    </a:xfrm>
                    <a:prstGeom prst="rect">
                      <a:avLst/>
                    </a:prstGeom>
                  </pic:spPr>
                </pic:pic>
              </a:graphicData>
            </a:graphic>
          </wp:inline>
        </w:drawing>
      </w:r>
    </w:p>
    <w:p w14:paraId="695B5D37" w14:textId="028B51F5"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Pr="003A2643">
        <w:rPr>
          <w:rFonts w:ascii="Times New Roman" w:hAnsi="Times New Roman" w:cs="Times New Roman"/>
          <w:i/>
          <w:iCs/>
        </w:rPr>
        <w:t>M</w:t>
      </w:r>
      <w:r>
        <w:rPr>
          <w:rFonts w:ascii="Times New Roman" w:hAnsi="Times New Roman" w:cs="Times New Roman"/>
        </w:rPr>
        <w:t xml:space="preserve">, top panel) and numbers-at-age (NAA, bottom panel) from the final model with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7"/>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 xml:space="preserve">on recruitment, measured as the difference in </w:t>
      </w:r>
      <w:proofErr w:type="spellStart"/>
      <w:r w:rsidR="00241D95">
        <w:rPr>
          <w:rFonts w:ascii="Times New Roman" w:hAnsi="Times New Roman" w:cs="Times New Roman"/>
        </w:rPr>
        <w:t>Mohn’s</w:t>
      </w:r>
      <w:proofErr w:type="spellEnd"/>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w:t>
      </w:r>
      <w:proofErr w:type="spellStart"/>
      <w:r w:rsidR="00561F49" w:rsidRPr="00561F49">
        <w:rPr>
          <w:rFonts w:ascii="Times New Roman" w:hAnsi="Times New Roman" w:cs="Times New Roman"/>
        </w:rPr>
        <w:t>Mohn’s</w:t>
      </w:r>
      <w:proofErr w:type="spellEnd"/>
      <w:r w:rsidR="00561F49" w:rsidRPr="00561F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69D92E1C" w:rsidR="00165EF1" w:rsidRDefault="0030507B">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BCAD3D8" wp14:editId="5620EDEB">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18"/>
                    <a:stretch>
                      <a:fillRect/>
                    </a:stretch>
                  </pic:blipFill>
                  <pic:spPr>
                    <a:xfrm>
                      <a:off x="0" y="0"/>
                      <a:ext cx="5943600" cy="3714750"/>
                    </a:xfrm>
                    <a:prstGeom prst="rect">
                      <a:avLst/>
                    </a:prstGeom>
                  </pic:spPr>
                </pic:pic>
              </a:graphicData>
            </a:graphic>
          </wp:inline>
        </w:drawing>
      </w:r>
    </w:p>
    <w:p w14:paraId="2B62B8C2" w14:textId="2D16F723"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xml:space="preserve">,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 </w:t>
      </w:r>
      <w:r w:rsidR="00873E49">
        <w:rPr>
          <w:rFonts w:ascii="Times New Roman" w:hAnsi="Times New Roman" w:cs="Times New Roman"/>
        </w:rPr>
        <w:t xml:space="preserve">base = </w:t>
      </w:r>
      <w:r w:rsidR="00425696">
        <w:rPr>
          <w:rFonts w:ascii="Times New Roman" w:hAnsi="Times New Roman" w:cs="Times New Roman"/>
        </w:rPr>
        <w:t>the statistical catch-at-age model, NAA-1,</w:t>
      </w:r>
      <w:r w:rsidR="00E30EDC">
        <w:rPr>
          <w:rFonts w:ascii="Times New Roman" w:hAnsi="Times New Roman" w:cs="Times New Roman"/>
        </w:rPr>
        <w:t xml:space="preserve"> </w:t>
      </w:r>
      <w:r w:rsidR="00425696">
        <w:rPr>
          <w:rFonts w:ascii="Times New Roman" w:hAnsi="Times New Roman" w:cs="Times New Roman"/>
        </w:rPr>
        <w:t xml:space="preserve">and the </w:t>
      </w:r>
      <w:r w:rsidR="00873E49">
        <w:rPr>
          <w:rFonts w:ascii="Times New Roman" w:hAnsi="Times New Roman" w:cs="Times New Roman"/>
        </w:rPr>
        <w:t xml:space="preserve">others </w:t>
      </w:r>
      <w:r w:rsidR="00425696">
        <w:rPr>
          <w:rFonts w:ascii="Times New Roman" w:hAnsi="Times New Roman" w:cs="Times New Roman"/>
        </w:rPr>
        <w:t xml:space="preserve">are the models from Tables </w:t>
      </w:r>
      <w:r w:rsidR="00541936">
        <w:rPr>
          <w:rFonts w:ascii="Times New Roman" w:hAnsi="Times New Roman" w:cs="Times New Roman"/>
        </w:rPr>
        <w:t>3</w:t>
      </w:r>
      <w:r w:rsidR="00425696">
        <w:rPr>
          <w:rFonts w:ascii="Times New Roman" w:hAnsi="Times New Roman" w:cs="Times New Roman"/>
        </w:rPr>
        <w:t>-</w:t>
      </w:r>
      <w:r w:rsidR="00541936">
        <w:rPr>
          <w:rFonts w:ascii="Times New Roman" w:hAnsi="Times New Roman" w:cs="Times New Roman"/>
        </w:rPr>
        <w:t>6</w:t>
      </w:r>
      <w:r w:rsidR="00425696">
        <w:rPr>
          <w:rFonts w:ascii="Times New Roman" w:hAnsi="Times New Roman" w:cs="Times New Roman"/>
        </w:rPr>
        <w:t xml:space="preserve"> with lowes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E30EDC">
        <w:rPr>
          <w:rFonts w:ascii="Times New Roman" w:hAnsi="Times New Roman" w:cs="Times New Roman"/>
        </w:rPr>
        <w:t xml:space="preserve"> (NAA-6, M-5, NAA-M-2, and NAA-M-CPI-2).</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CE596AB" w:rsidR="00165EF1" w:rsidRDefault="00C4200C">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ED2012D" wp14:editId="26E6034A">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19"/>
                    <a:stretch>
                      <a:fillRect/>
                    </a:stretch>
                  </pic:blipFill>
                  <pic:spPr>
                    <a:xfrm>
                      <a:off x="0" y="0"/>
                      <a:ext cx="5943600" cy="4245610"/>
                    </a:xfrm>
                    <a:prstGeom prst="rect">
                      <a:avLst/>
                    </a:prstGeom>
                  </pic:spPr>
                </pic:pic>
              </a:graphicData>
            </a:graphic>
          </wp:inline>
        </w:drawing>
      </w:r>
    </w:p>
    <w:p w14:paraId="3A876E22" w14:textId="6D074CE9"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xml:space="preserve">) and spawning stock biomass (SSB). base = the statistical catch-at-age model, NAA-1. Within each model class, the model with lowest </w:t>
      </w:r>
      <w:proofErr w:type="spellStart"/>
      <w:r w:rsidR="00C4200C">
        <w:rPr>
          <w:rFonts w:ascii="Times New Roman" w:hAnsi="Times New Roman" w:cs="Times New Roman"/>
        </w:rPr>
        <w:t>Mohn’s</w:t>
      </w:r>
      <w:proofErr w:type="spellEnd"/>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6, M-5, NAA-M-2, and NAA-M-CPI-2; Tables </w:t>
      </w:r>
      <w:r w:rsidR="00541936">
        <w:rPr>
          <w:rFonts w:ascii="Times New Roman" w:hAnsi="Times New Roman" w:cs="Times New Roman"/>
        </w:rPr>
        <w:t>3-6</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Note that the assessment years</w:t>
      </w:r>
      <w:r w:rsidR="00E1722C">
        <w:rPr>
          <w:rFonts w:ascii="Times New Roman" w:hAnsi="Times New Roman" w:cs="Times New Roman"/>
        </w:rPr>
        <w:t xml:space="preserve"> (1973-2018) extend beyond the 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Haikun Xu" w:date="2020-08-07T16:07:00Z" w:initials="HX">
    <w:p w14:paraId="0EDD0940" w14:textId="0557869D" w:rsidR="00CB2EEF" w:rsidRDefault="00CB2EEF">
      <w:pPr>
        <w:pStyle w:val="CommentText"/>
      </w:pPr>
      <w:r>
        <w:rPr>
          <w:rStyle w:val="CommentReference"/>
        </w:rPr>
        <w:annotationRef/>
      </w:r>
      <w:r>
        <w:t>“Best” pattern? Suggest being more specific</w:t>
      </w:r>
    </w:p>
  </w:comment>
  <w:comment w:id="6" w:author="Haikun Xu" w:date="2020-08-07T16:09:00Z" w:initials="HX">
    <w:p w14:paraId="2E47F287" w14:textId="01BA4CAB" w:rsidR="00CB2EEF" w:rsidRDefault="00CB2EEF">
      <w:pPr>
        <w:pStyle w:val="CommentText"/>
      </w:pPr>
      <w:r>
        <w:rPr>
          <w:rStyle w:val="CommentReference"/>
        </w:rPr>
        <w:annotationRef/>
      </w:r>
      <w:r>
        <w:t>Pattern of what? SSB or/and F?</w:t>
      </w:r>
    </w:p>
  </w:comment>
  <w:comment w:id="7" w:author="Haikun Xu" w:date="2020-08-07T16:11:00Z" w:initials="HX">
    <w:p w14:paraId="7F516D42" w14:textId="38F79A3A" w:rsidR="00977ECA" w:rsidRDefault="00977ECA">
      <w:pPr>
        <w:pStyle w:val="CommentText"/>
      </w:pPr>
      <w:r>
        <w:rPr>
          <w:rStyle w:val="CommentReference"/>
        </w:rPr>
        <w:annotationRef/>
      </w:r>
      <w:r>
        <w:t>Depends on what management strategy (i.e., F) is used for projection.</w:t>
      </w:r>
    </w:p>
  </w:comment>
  <w:comment w:id="15" w:author="Haikun Xu" w:date="2020-08-07T11:44:00Z" w:initials="HX">
    <w:p w14:paraId="3DE86C9E" w14:textId="2DBD0932" w:rsidR="00E67145" w:rsidRDefault="00E67145">
      <w:pPr>
        <w:pStyle w:val="CommentText"/>
      </w:pPr>
      <w:r>
        <w:rPr>
          <w:rStyle w:val="CommentReference"/>
        </w:rPr>
        <w:annotationRef/>
      </w:r>
      <w:r>
        <w:t xml:space="preserve">I wrote this sentence almost 4 years ago... After that one new work was published: </w:t>
      </w:r>
      <w:hyperlink r:id="rId1" w:anchor=".Xy2hWyhKiUk" w:history="1">
        <w:r>
          <w:rPr>
            <w:rStyle w:val="Hyperlink"/>
          </w:rPr>
          <w:t>https://www.nrcresearchpress.com/doi/full/10.1139/cjfas-2017-0446#.Xy2hWyhKiUk</w:t>
        </w:r>
      </w:hyperlink>
    </w:p>
  </w:comment>
  <w:comment w:id="16" w:author="Haikun Xu" w:date="2020-08-07T11:48:00Z" w:initials="HX">
    <w:p w14:paraId="5EDBA2C8" w14:textId="37BC1A27" w:rsidR="00E67145" w:rsidRDefault="00E67145">
      <w:pPr>
        <w:pStyle w:val="CommentText"/>
      </w:pPr>
      <w:r>
        <w:rPr>
          <w:rStyle w:val="CommentReference"/>
        </w:rPr>
        <w:annotationRef/>
      </w:r>
      <w:r>
        <w:t>Need a sentence to define survival in advance since both F and M are mentioned above</w:t>
      </w:r>
    </w:p>
  </w:comment>
  <w:comment w:id="20" w:author="Haikun Xu" w:date="2020-08-07T14:11:00Z" w:initials="HX">
    <w:p w14:paraId="126607FB" w14:textId="6CD84863" w:rsidR="00E67145" w:rsidRDefault="00E67145">
      <w:pPr>
        <w:pStyle w:val="CommentText"/>
      </w:pPr>
      <w:r>
        <w:rPr>
          <w:rStyle w:val="CommentReference"/>
        </w:rPr>
        <w:annotationRef/>
      </w:r>
      <w:r>
        <w:t>Define Z</w:t>
      </w:r>
    </w:p>
  </w:comment>
  <w:comment w:id="21" w:author="Haikun Xu" w:date="2020-08-07T14:13:00Z" w:initials="HX">
    <w:p w14:paraId="23FA016A" w14:textId="5DA53C04" w:rsidR="00E67145" w:rsidRDefault="00E67145">
      <w:pPr>
        <w:pStyle w:val="CommentText"/>
      </w:pPr>
      <w:r>
        <w:rPr>
          <w:rStyle w:val="CommentReference"/>
        </w:rPr>
        <w:annotationRef/>
      </w:r>
      <w:r>
        <w:t>Plus?</w:t>
      </w:r>
    </w:p>
  </w:comment>
  <w:comment w:id="22" w:author="Haikun Xu" w:date="2020-08-07T14:15:00Z" w:initials="HX">
    <w:p w14:paraId="04979306" w14:textId="06E38181" w:rsidR="00E67145" w:rsidRDefault="00E67145">
      <w:pPr>
        <w:pStyle w:val="CommentText"/>
      </w:pPr>
      <w:r>
        <w:rPr>
          <w:rStyle w:val="CommentReference"/>
        </w:rPr>
        <w:annotationRef/>
      </w:r>
      <w:r>
        <w:t>Rest is better? I am not an English speaker so not sure about it.</w:t>
      </w:r>
    </w:p>
  </w:comment>
  <w:comment w:id="41" w:author="Haikun Xu" w:date="2020-08-07T14:52:00Z" w:initials="HX">
    <w:p w14:paraId="71635886" w14:textId="3FC02ECA" w:rsidR="00E67145" w:rsidRDefault="00E67145">
      <w:pPr>
        <w:pStyle w:val="CommentText"/>
      </w:pPr>
      <w:r>
        <w:rPr>
          <w:rStyle w:val="CommentReference"/>
        </w:rPr>
        <w:annotationRef/>
      </w:r>
      <w:r>
        <w:t>Fig. 2 left column?</w:t>
      </w:r>
    </w:p>
  </w:comment>
  <w:comment w:id="42" w:author="Haikun Xu" w:date="2020-08-07T15:01:00Z" w:initials="HX">
    <w:p w14:paraId="057AF823" w14:textId="4E34BA21" w:rsidR="00E67145" w:rsidRDefault="00E67145">
      <w:pPr>
        <w:pStyle w:val="CommentText"/>
      </w:pPr>
      <w:r>
        <w:rPr>
          <w:rStyle w:val="CommentReference"/>
        </w:rPr>
        <w:annotationRef/>
      </w:r>
      <w:r>
        <w:t>Where did you mention 2D AR1 + NAA/M here? It is I figure 2 but not in the text here</w:t>
      </w:r>
    </w:p>
  </w:comment>
  <w:comment w:id="43" w:author="Haikun Xu" w:date="2020-08-07T14:56:00Z" w:initials="HX">
    <w:p w14:paraId="7894CB5B" w14:textId="4C7D2305" w:rsidR="00E67145" w:rsidRDefault="00E67145">
      <w:pPr>
        <w:pStyle w:val="CommentText"/>
      </w:pPr>
      <w:r>
        <w:rPr>
          <w:rStyle w:val="CommentReference"/>
        </w:rPr>
        <w:annotationRef/>
      </w:r>
      <w:r>
        <w:t xml:space="preserve">Given </w:t>
      </w:r>
      <w:proofErr w:type="spellStart"/>
      <w:r>
        <w:t>rho_year</w:t>
      </w:r>
      <w:proofErr w:type="spellEnd"/>
      <w:r>
        <w:t xml:space="preserve"> is estimated to be positive</w:t>
      </w:r>
    </w:p>
  </w:comment>
  <w:comment w:id="46" w:author="Haikun Xu" w:date="2020-08-07T14:58:00Z" w:initials="HX">
    <w:p w14:paraId="27E18BDB" w14:textId="4670351A" w:rsidR="00E67145" w:rsidRDefault="00E67145">
      <w:pPr>
        <w:pStyle w:val="CommentText"/>
      </w:pPr>
      <w:r>
        <w:rPr>
          <w:rStyle w:val="CommentReference"/>
        </w:rPr>
        <w:annotationRef/>
      </w:r>
      <w:r>
        <w:t xml:space="preserve">Which result in this study </w:t>
      </w:r>
      <w:proofErr w:type="gramStart"/>
      <w:r>
        <w:t>is in agreement</w:t>
      </w:r>
      <w:proofErr w:type="gramEnd"/>
      <w:r>
        <w:t xml:space="preserve"> with this statement? Proving one is better than just a theoretically statement. </w:t>
      </w:r>
    </w:p>
  </w:comment>
  <w:comment w:id="48" w:author="Haikun Xu" w:date="2020-08-07T15:05:00Z" w:initials="HX">
    <w:p w14:paraId="518C8EDD" w14:textId="25C70B94" w:rsidR="00E67145" w:rsidRDefault="00E67145">
      <w:pPr>
        <w:pStyle w:val="CommentText"/>
      </w:pPr>
      <w:r>
        <w:rPr>
          <w:rStyle w:val="CommentReference"/>
        </w:rPr>
        <w:annotationRef/>
      </w:r>
      <w:r>
        <w:t>How this becomes an evidence for the degree of smoothing</w:t>
      </w:r>
    </w:p>
  </w:comment>
  <w:comment w:id="49" w:author="Haikun Xu" w:date="2020-08-07T15:07:00Z" w:initials="HX">
    <w:p w14:paraId="5A173B82" w14:textId="2C059EBB" w:rsidR="00E67145" w:rsidRDefault="00E67145">
      <w:pPr>
        <w:pStyle w:val="CommentText"/>
      </w:pPr>
      <w:r>
        <w:rPr>
          <w:rStyle w:val="CommentReference"/>
        </w:rPr>
        <w:annotationRef/>
      </w:r>
      <w:r>
        <w:t xml:space="preserve">Adding 2d ar1 to what led to lower </w:t>
      </w:r>
      <w:proofErr w:type="spellStart"/>
      <w:r>
        <w:t>ssb</w:t>
      </w:r>
      <w:proofErr w:type="spellEnd"/>
      <w:r>
        <w:t>?</w:t>
      </w:r>
    </w:p>
  </w:comment>
  <w:comment w:id="50" w:author="Haikun Xu" w:date="2020-08-07T15:09:00Z" w:initials="HX">
    <w:p w14:paraId="3133D68E" w14:textId="49A22A1E" w:rsidR="00E67145" w:rsidRDefault="00E67145">
      <w:pPr>
        <w:pStyle w:val="CommentText"/>
      </w:pPr>
      <w:r>
        <w:rPr>
          <w:rStyle w:val="CommentReference"/>
        </w:rPr>
        <w:annotationRef/>
      </w:r>
      <w:r>
        <w:t xml:space="preserve">How to get the trend of SSB based on relative difference in SSB only? </w:t>
      </w:r>
    </w:p>
  </w:comment>
  <w:comment w:id="53" w:author="Haikun Xu" w:date="2020-08-07T15:17:00Z" w:initials="HX">
    <w:p w14:paraId="53D28EB5" w14:textId="23F96F0D" w:rsidR="00E67145" w:rsidRDefault="00E67145">
      <w:pPr>
        <w:pStyle w:val="CommentText"/>
      </w:pPr>
      <w:r>
        <w:rPr>
          <w:rStyle w:val="CommentReference"/>
        </w:rPr>
        <w:annotationRef/>
      </w:r>
      <w:r>
        <w:t>For age 1?</w:t>
      </w:r>
    </w:p>
  </w:comment>
  <w:comment w:id="54" w:author="Haikun Xu" w:date="2020-08-07T15:53:00Z" w:initials="HX">
    <w:p w14:paraId="79717242" w14:textId="50DFCFDC" w:rsidR="00E37C5E" w:rsidRDefault="00E37C5E">
      <w:pPr>
        <w:pStyle w:val="CommentText"/>
      </w:pPr>
      <w:r>
        <w:rPr>
          <w:rStyle w:val="CommentReference"/>
        </w:rPr>
        <w:annotationRef/>
      </w:r>
      <w:r>
        <w:t xml:space="preserve">Good to briefly discuss how the 2d ar1 impacts the confidence interval of the estimates </w:t>
      </w:r>
    </w:p>
  </w:comment>
  <w:comment w:id="57" w:author="Haikun Xu" w:date="2020-08-07T15:19:00Z" w:initials="HX">
    <w:p w14:paraId="42AB267A" w14:textId="2A1A9962" w:rsidR="00E67145" w:rsidRDefault="00E67145">
      <w:pPr>
        <w:pStyle w:val="CommentText"/>
      </w:pPr>
      <w:r>
        <w:rPr>
          <w:rStyle w:val="CommentReference"/>
        </w:rPr>
        <w:annotationRef/>
      </w:r>
      <w:r>
        <w:t>The advantage of TMB is that they can be estimated inside the model</w:t>
      </w:r>
    </w:p>
  </w:comment>
  <w:comment w:id="58" w:author="Haikun Xu" w:date="2020-08-07T15:20:00Z" w:initials="HX">
    <w:p w14:paraId="50D5E21E" w14:textId="11CEE4DB" w:rsidR="00E67145" w:rsidRDefault="00E67145">
      <w:pPr>
        <w:pStyle w:val="CommentText"/>
      </w:pPr>
      <w:r>
        <w:rPr>
          <w:rStyle w:val="CommentReference"/>
        </w:rPr>
        <w:annotationRef/>
      </w:r>
      <w:r>
        <w:t>Deviations?</w:t>
      </w:r>
    </w:p>
  </w:comment>
  <w:comment w:id="59" w:author="Haikun Xu" w:date="2020-08-07T15:22:00Z" w:initials="HX">
    <w:p w14:paraId="7A7EBEBB" w14:textId="71A4716C" w:rsidR="00E67145" w:rsidRDefault="00E67145">
      <w:pPr>
        <w:pStyle w:val="CommentText"/>
      </w:pPr>
      <w:r>
        <w:rPr>
          <w:rStyle w:val="CommentReference"/>
        </w:rPr>
        <w:annotationRef/>
      </w:r>
      <w:r>
        <w:t xml:space="preserve">Also, note the uncertainty of </w:t>
      </w:r>
      <w:proofErr w:type="spellStart"/>
      <w:r>
        <w:t>rho_a</w:t>
      </w:r>
      <w:proofErr w:type="spellEnd"/>
      <w:r>
        <w:t xml:space="preserve"> is larger than </w:t>
      </w:r>
      <w:proofErr w:type="spellStart"/>
      <w:r>
        <w:t>rho_t</w:t>
      </w:r>
      <w:proofErr w:type="spellEnd"/>
      <w:r>
        <w:t>, probably because N is much larger than A, which is only 6 for this short-lived species</w:t>
      </w:r>
    </w:p>
  </w:comment>
  <w:comment w:id="62" w:author="Haikun Xu" w:date="2020-08-07T15:26:00Z" w:initials="HX">
    <w:p w14:paraId="3E66B62B" w14:textId="2199D783" w:rsidR="00E67145" w:rsidRDefault="00E67145">
      <w:pPr>
        <w:pStyle w:val="CommentText"/>
      </w:pPr>
      <w:r>
        <w:rPr>
          <w:rStyle w:val="CommentReference"/>
        </w:rPr>
        <w:annotationRef/>
      </w:r>
      <w:r>
        <w:t>For SSB and F, process at age 2+ may be more important than that at age 1.</w:t>
      </w:r>
    </w:p>
  </w:comment>
  <w:comment w:id="63" w:author="Haikun Xu" w:date="2020-08-07T15:28:00Z" w:initials="HX">
    <w:p w14:paraId="0A227A37" w14:textId="43EECCDE" w:rsidR="00E67145" w:rsidRDefault="00E67145">
      <w:pPr>
        <w:pStyle w:val="CommentText"/>
      </w:pPr>
      <w:r>
        <w:rPr>
          <w:rStyle w:val="CommentReference"/>
        </w:rPr>
        <w:annotationRef/>
      </w:r>
      <w:r w:rsidR="007C3B7B">
        <w:t>See my comment above;</w:t>
      </w:r>
      <w:r>
        <w:t xml:space="preserve"> after 4 years it is the other way around now. The 2D AR1 structured </w:t>
      </w:r>
      <w:r w:rsidR="007C3B7B">
        <w:t>has been</w:t>
      </w:r>
      <w:r>
        <w:t xml:space="preserve"> implemented in selectivity</w:t>
      </w:r>
      <w:r w:rsidR="007C3B7B">
        <w:t xml:space="preserve"> already </w:t>
      </w:r>
      <w:r w:rsidR="007C3B7B">
        <w:rPr>
          <w:rFonts w:ascii="Segoe UI Emoji" w:eastAsia="Segoe UI Emoji" w:hAnsi="Segoe UI Emoji" w:cs="Segoe UI Emoji"/>
        </w:rPr>
        <w:t>😊</w:t>
      </w:r>
    </w:p>
  </w:comment>
  <w:comment w:id="64" w:author="Haikun Xu" w:date="2020-08-07T15:31:00Z" w:initials="HX">
    <w:p w14:paraId="1A4BD54C" w14:textId="4C3FA2E9" w:rsidR="007C3B7B" w:rsidRDefault="007C3B7B">
      <w:pPr>
        <w:pStyle w:val="CommentText"/>
      </w:pPr>
      <w:r>
        <w:rPr>
          <w:rStyle w:val="CommentReference"/>
        </w:rPr>
        <w:annotationRef/>
      </w:r>
      <w:r>
        <w:t>I would say consistent here. In my opinion, small rho does not necessarily mean more reliable model estimates, could also mean estimates are still biased but now in a more consistent way.</w:t>
      </w:r>
    </w:p>
    <w:p w14:paraId="4059909F" w14:textId="77777777" w:rsidR="007C3B7B" w:rsidRDefault="007C3B7B">
      <w:pPr>
        <w:pStyle w:val="CommentText"/>
      </w:pPr>
    </w:p>
    <w:p w14:paraId="70399485" w14:textId="2ACC0197" w:rsidR="007C3B7B" w:rsidRDefault="007C3B7B">
      <w:pPr>
        <w:pStyle w:val="CommentText"/>
      </w:pPr>
      <w:r>
        <w:t xml:space="preserve">Retro bias is usually caused by temporal trend in biological processes that are not accounted for in the model. </w:t>
      </w:r>
      <w:proofErr w:type="gramStart"/>
      <w:r>
        <w:t>So</w:t>
      </w:r>
      <w:proofErr w:type="gramEnd"/>
      <w:r>
        <w:t xml:space="preserve"> the reduction of rho by implementing the 2d </w:t>
      </w:r>
      <w:proofErr w:type="spellStart"/>
      <w:r>
        <w:t>ar</w:t>
      </w:r>
      <w:proofErr w:type="spellEnd"/>
      <w:r>
        <w:t xml:space="preserve"> 1 structure suggests considering autocorrelation can better model the variation in survival/M.</w:t>
      </w:r>
    </w:p>
  </w:comment>
  <w:comment w:id="66" w:author="Haikun Xu" w:date="2020-08-07T15:38:00Z" w:initials="HX">
    <w:p w14:paraId="40E3156E" w14:textId="0B0BF183" w:rsidR="007C3B7B" w:rsidRDefault="007C3B7B">
      <w:pPr>
        <w:pStyle w:val="CommentText"/>
      </w:pPr>
      <w:r>
        <w:rPr>
          <w:rStyle w:val="CommentReference"/>
        </w:rPr>
        <w:annotationRef/>
      </w:r>
      <w:r>
        <w:t>Because it propagates into the projection</w:t>
      </w:r>
    </w:p>
  </w:comment>
  <w:comment w:id="71" w:author="Haikun Xu" w:date="2020-08-07T15:50:00Z" w:initials="HX">
    <w:p w14:paraId="6CCDD928" w14:textId="52D7B846" w:rsidR="00E37C5E" w:rsidRDefault="00E37C5E">
      <w:pPr>
        <w:pStyle w:val="CommentText"/>
      </w:pPr>
      <w:r>
        <w:rPr>
          <w:rStyle w:val="CommentReference"/>
        </w:rPr>
        <w:annotationRef/>
      </w:r>
      <w:r>
        <w:t>Have you mentioned that you use terminal F for the projection? If not, add that to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D0940" w15:done="0"/>
  <w15:commentEx w15:paraId="2E47F287" w15:done="0"/>
  <w15:commentEx w15:paraId="7F516D42" w15:done="0"/>
  <w15:commentEx w15:paraId="3DE86C9E" w15:done="0"/>
  <w15:commentEx w15:paraId="5EDBA2C8" w15:done="0"/>
  <w15:commentEx w15:paraId="126607FB" w15:done="0"/>
  <w15:commentEx w15:paraId="23FA016A" w15:done="0"/>
  <w15:commentEx w15:paraId="04979306" w15:done="0"/>
  <w15:commentEx w15:paraId="71635886" w15:done="0"/>
  <w15:commentEx w15:paraId="057AF823" w15:done="0"/>
  <w15:commentEx w15:paraId="7894CB5B" w15:done="0"/>
  <w15:commentEx w15:paraId="27E18BDB" w15:done="0"/>
  <w15:commentEx w15:paraId="518C8EDD" w15:done="0"/>
  <w15:commentEx w15:paraId="5A173B82" w15:done="0"/>
  <w15:commentEx w15:paraId="3133D68E" w15:done="0"/>
  <w15:commentEx w15:paraId="53D28EB5" w15:done="0"/>
  <w15:commentEx w15:paraId="79717242" w15:done="0"/>
  <w15:commentEx w15:paraId="42AB267A" w15:done="0"/>
  <w15:commentEx w15:paraId="50D5E21E" w15:done="0"/>
  <w15:commentEx w15:paraId="7A7EBEBB" w15:done="0"/>
  <w15:commentEx w15:paraId="3E66B62B" w15:done="0"/>
  <w15:commentEx w15:paraId="0A227A37" w15:done="0"/>
  <w15:commentEx w15:paraId="70399485" w15:done="0"/>
  <w15:commentEx w15:paraId="40E3156E" w15:done="0"/>
  <w15:commentEx w15:paraId="6CCDD9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D0940" w16cid:durableId="22D7FAB8"/>
  <w16cid:commentId w16cid:paraId="2E47F287" w16cid:durableId="22D7FB2B"/>
  <w16cid:commentId w16cid:paraId="7F516D42" w16cid:durableId="22D7FB9A"/>
  <w16cid:commentId w16cid:paraId="3DE86C9E" w16cid:durableId="22D7BD28"/>
  <w16cid:commentId w16cid:paraId="5EDBA2C8" w16cid:durableId="22D7BE22"/>
  <w16cid:commentId w16cid:paraId="126607FB" w16cid:durableId="22D7DF7D"/>
  <w16cid:commentId w16cid:paraId="23FA016A" w16cid:durableId="22D7E010"/>
  <w16cid:commentId w16cid:paraId="04979306" w16cid:durableId="22D7E095"/>
  <w16cid:commentId w16cid:paraId="71635886" w16cid:durableId="22D7E916"/>
  <w16cid:commentId w16cid:paraId="057AF823" w16cid:durableId="22D7EB34"/>
  <w16cid:commentId w16cid:paraId="7894CB5B" w16cid:durableId="22D7EA07"/>
  <w16cid:commentId w16cid:paraId="27E18BDB" w16cid:durableId="22D7EA90"/>
  <w16cid:commentId w16cid:paraId="518C8EDD" w16cid:durableId="22D7EC2F"/>
  <w16cid:commentId w16cid:paraId="5A173B82" w16cid:durableId="22D7EC9E"/>
  <w16cid:commentId w16cid:paraId="3133D68E" w16cid:durableId="22D7ED34"/>
  <w16cid:commentId w16cid:paraId="53D28EB5" w16cid:durableId="22D7EEF6"/>
  <w16cid:commentId w16cid:paraId="79717242" w16cid:durableId="22D7F790"/>
  <w16cid:commentId w16cid:paraId="42AB267A" w16cid:durableId="22D7EF7F"/>
  <w16cid:commentId w16cid:paraId="50D5E21E" w16cid:durableId="22D7EFD3"/>
  <w16cid:commentId w16cid:paraId="7A7EBEBB" w16cid:durableId="22D7F041"/>
  <w16cid:commentId w16cid:paraId="3E66B62B" w16cid:durableId="22D7F141"/>
  <w16cid:commentId w16cid:paraId="0A227A37" w16cid:durableId="22D7F1A0"/>
  <w16cid:commentId w16cid:paraId="70399485" w16cid:durableId="22D7F240"/>
  <w16cid:commentId w16cid:paraId="40E3156E" w16cid:durableId="22D7F40F"/>
  <w16cid:commentId w16cid:paraId="6CCDD928" w16cid:durableId="22D7F6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664E1B" w:rsidRDefault="00664E1B" w:rsidP="002E1672">
      <w:pPr>
        <w:spacing w:after="0" w:line="240" w:lineRule="auto"/>
      </w:pPr>
      <w:r>
        <w:separator/>
      </w:r>
    </w:p>
  </w:endnote>
  <w:endnote w:type="continuationSeparator" w:id="0">
    <w:p w14:paraId="20F7AA62" w14:textId="77777777" w:rsidR="00664E1B" w:rsidRDefault="00664E1B"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E67145" w:rsidRDefault="00E67145">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E67145" w:rsidRDefault="00E671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664E1B" w:rsidRDefault="00664E1B" w:rsidP="002E1672">
      <w:pPr>
        <w:spacing w:after="0" w:line="240" w:lineRule="auto"/>
      </w:pPr>
      <w:r>
        <w:separator/>
      </w:r>
    </w:p>
  </w:footnote>
  <w:footnote w:type="continuationSeparator" w:id="0">
    <w:p w14:paraId="0F00DB7E" w14:textId="77777777" w:rsidR="00664E1B" w:rsidRDefault="00664E1B"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ikun Xu">
    <w15:presenceInfo w15:providerId="AD" w15:userId="S::hkxu@iattc.org::5497adfb-e7da-4e53-b8a0-6cfd25acad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30AF"/>
    <w:rsid w:val="000333C5"/>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61739"/>
    <w:rsid w:val="000619E8"/>
    <w:rsid w:val="00061B9C"/>
    <w:rsid w:val="00061FB5"/>
    <w:rsid w:val="000629B6"/>
    <w:rsid w:val="0006363C"/>
    <w:rsid w:val="00063E67"/>
    <w:rsid w:val="00063FE8"/>
    <w:rsid w:val="00064078"/>
    <w:rsid w:val="00065000"/>
    <w:rsid w:val="00066523"/>
    <w:rsid w:val="00070448"/>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57C9"/>
    <w:rsid w:val="001A681B"/>
    <w:rsid w:val="001A700E"/>
    <w:rsid w:val="001A7333"/>
    <w:rsid w:val="001B0A7F"/>
    <w:rsid w:val="001B127E"/>
    <w:rsid w:val="001B14B5"/>
    <w:rsid w:val="001B1829"/>
    <w:rsid w:val="001B1B68"/>
    <w:rsid w:val="001B3877"/>
    <w:rsid w:val="001B682D"/>
    <w:rsid w:val="001B6D20"/>
    <w:rsid w:val="001C1B6D"/>
    <w:rsid w:val="001C1EC5"/>
    <w:rsid w:val="001C3011"/>
    <w:rsid w:val="001C3623"/>
    <w:rsid w:val="001C3EE1"/>
    <w:rsid w:val="001C478F"/>
    <w:rsid w:val="001C5223"/>
    <w:rsid w:val="001C58F8"/>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571C"/>
    <w:rsid w:val="00296319"/>
    <w:rsid w:val="002963CE"/>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372E"/>
    <w:rsid w:val="003841E3"/>
    <w:rsid w:val="00384221"/>
    <w:rsid w:val="00384B52"/>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3DFC"/>
    <w:rsid w:val="003A44B3"/>
    <w:rsid w:val="003A51CA"/>
    <w:rsid w:val="003A76C5"/>
    <w:rsid w:val="003B1456"/>
    <w:rsid w:val="003B24F7"/>
    <w:rsid w:val="003B3D56"/>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B7C"/>
    <w:rsid w:val="004A2DAD"/>
    <w:rsid w:val="004A36E8"/>
    <w:rsid w:val="004A5EAA"/>
    <w:rsid w:val="004B09E7"/>
    <w:rsid w:val="004B12CB"/>
    <w:rsid w:val="004B16F2"/>
    <w:rsid w:val="004B1AF8"/>
    <w:rsid w:val="004B2175"/>
    <w:rsid w:val="004B2C87"/>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3AB5"/>
    <w:rsid w:val="004E43EF"/>
    <w:rsid w:val="004E68C5"/>
    <w:rsid w:val="004E7AB2"/>
    <w:rsid w:val="004E7B26"/>
    <w:rsid w:val="004F00B4"/>
    <w:rsid w:val="004F08A7"/>
    <w:rsid w:val="004F0DD9"/>
    <w:rsid w:val="004F2169"/>
    <w:rsid w:val="004F2FA5"/>
    <w:rsid w:val="004F3956"/>
    <w:rsid w:val="004F399C"/>
    <w:rsid w:val="004F4824"/>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ED0"/>
    <w:rsid w:val="00550F02"/>
    <w:rsid w:val="00552572"/>
    <w:rsid w:val="00552D6D"/>
    <w:rsid w:val="0055330A"/>
    <w:rsid w:val="005539BD"/>
    <w:rsid w:val="00554CE4"/>
    <w:rsid w:val="0055531D"/>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765D"/>
    <w:rsid w:val="00587B01"/>
    <w:rsid w:val="00587BC8"/>
    <w:rsid w:val="00591B9B"/>
    <w:rsid w:val="00594CE2"/>
    <w:rsid w:val="00595093"/>
    <w:rsid w:val="0059610E"/>
    <w:rsid w:val="005961B2"/>
    <w:rsid w:val="00597385"/>
    <w:rsid w:val="005A0745"/>
    <w:rsid w:val="005A0AC6"/>
    <w:rsid w:val="005A1E39"/>
    <w:rsid w:val="005A2DB2"/>
    <w:rsid w:val="005A2FBC"/>
    <w:rsid w:val="005A44E3"/>
    <w:rsid w:val="005A4C9D"/>
    <w:rsid w:val="005A743C"/>
    <w:rsid w:val="005A79A5"/>
    <w:rsid w:val="005A7A34"/>
    <w:rsid w:val="005A7D85"/>
    <w:rsid w:val="005B0185"/>
    <w:rsid w:val="005B077F"/>
    <w:rsid w:val="005B0E8C"/>
    <w:rsid w:val="005B15B1"/>
    <w:rsid w:val="005B18C1"/>
    <w:rsid w:val="005B19F5"/>
    <w:rsid w:val="005B1B0E"/>
    <w:rsid w:val="005B2341"/>
    <w:rsid w:val="005B2434"/>
    <w:rsid w:val="005B3270"/>
    <w:rsid w:val="005B42E6"/>
    <w:rsid w:val="005B50B3"/>
    <w:rsid w:val="005B5250"/>
    <w:rsid w:val="005B5B51"/>
    <w:rsid w:val="005B63AB"/>
    <w:rsid w:val="005B69C0"/>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3712"/>
    <w:rsid w:val="00673F3A"/>
    <w:rsid w:val="0067460B"/>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6AD7"/>
    <w:rsid w:val="007577BF"/>
    <w:rsid w:val="00760FB4"/>
    <w:rsid w:val="00761640"/>
    <w:rsid w:val="007618A0"/>
    <w:rsid w:val="00762789"/>
    <w:rsid w:val="00762D39"/>
    <w:rsid w:val="00763C2E"/>
    <w:rsid w:val="00765772"/>
    <w:rsid w:val="00766FED"/>
    <w:rsid w:val="00770F34"/>
    <w:rsid w:val="00772305"/>
    <w:rsid w:val="0077312F"/>
    <w:rsid w:val="00773AA7"/>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621A"/>
    <w:rsid w:val="0080676D"/>
    <w:rsid w:val="008070C9"/>
    <w:rsid w:val="00810342"/>
    <w:rsid w:val="0081132A"/>
    <w:rsid w:val="00812A56"/>
    <w:rsid w:val="00813E51"/>
    <w:rsid w:val="008143D7"/>
    <w:rsid w:val="00815687"/>
    <w:rsid w:val="008156F9"/>
    <w:rsid w:val="00815BAA"/>
    <w:rsid w:val="00815C30"/>
    <w:rsid w:val="00815D03"/>
    <w:rsid w:val="00816263"/>
    <w:rsid w:val="00817509"/>
    <w:rsid w:val="0082074F"/>
    <w:rsid w:val="008229F1"/>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E66"/>
    <w:rsid w:val="00943533"/>
    <w:rsid w:val="00944137"/>
    <w:rsid w:val="00945080"/>
    <w:rsid w:val="009453DF"/>
    <w:rsid w:val="0094661D"/>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BE9"/>
    <w:rsid w:val="00977BF3"/>
    <w:rsid w:val="00977ECA"/>
    <w:rsid w:val="00981534"/>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E0C5B"/>
    <w:rsid w:val="009E108F"/>
    <w:rsid w:val="009E189A"/>
    <w:rsid w:val="009E21A1"/>
    <w:rsid w:val="009E229C"/>
    <w:rsid w:val="009E242D"/>
    <w:rsid w:val="009E2A5D"/>
    <w:rsid w:val="009E3225"/>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5D0A"/>
    <w:rsid w:val="00AD5DCC"/>
    <w:rsid w:val="00AD6C69"/>
    <w:rsid w:val="00AD6F1C"/>
    <w:rsid w:val="00AD7B55"/>
    <w:rsid w:val="00AE0AC3"/>
    <w:rsid w:val="00AE1385"/>
    <w:rsid w:val="00AE2017"/>
    <w:rsid w:val="00AE3490"/>
    <w:rsid w:val="00AE3F5F"/>
    <w:rsid w:val="00AE48A6"/>
    <w:rsid w:val="00AE4FBE"/>
    <w:rsid w:val="00AE5BB6"/>
    <w:rsid w:val="00AE5FDB"/>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6D42"/>
    <w:rsid w:val="00B07508"/>
    <w:rsid w:val="00B07534"/>
    <w:rsid w:val="00B121A5"/>
    <w:rsid w:val="00B13C3B"/>
    <w:rsid w:val="00B15641"/>
    <w:rsid w:val="00B15A40"/>
    <w:rsid w:val="00B15F51"/>
    <w:rsid w:val="00B22286"/>
    <w:rsid w:val="00B230D2"/>
    <w:rsid w:val="00B24714"/>
    <w:rsid w:val="00B249F2"/>
    <w:rsid w:val="00B24E81"/>
    <w:rsid w:val="00B24FA3"/>
    <w:rsid w:val="00B26074"/>
    <w:rsid w:val="00B2623F"/>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58F5"/>
    <w:rsid w:val="00BE5F08"/>
    <w:rsid w:val="00BE6571"/>
    <w:rsid w:val="00BE6ABD"/>
    <w:rsid w:val="00BE7D99"/>
    <w:rsid w:val="00BF0A14"/>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4111"/>
    <w:rsid w:val="00C94CAC"/>
    <w:rsid w:val="00C958E4"/>
    <w:rsid w:val="00C96343"/>
    <w:rsid w:val="00C96412"/>
    <w:rsid w:val="00C9735C"/>
    <w:rsid w:val="00C97CAD"/>
    <w:rsid w:val="00CA0A7A"/>
    <w:rsid w:val="00CA1EEF"/>
    <w:rsid w:val="00CA3683"/>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B08"/>
    <w:rsid w:val="00D0355B"/>
    <w:rsid w:val="00D058E4"/>
    <w:rsid w:val="00D05AD5"/>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C5B"/>
    <w:rsid w:val="00D24093"/>
    <w:rsid w:val="00D2430A"/>
    <w:rsid w:val="00D24FE2"/>
    <w:rsid w:val="00D25131"/>
    <w:rsid w:val="00D25627"/>
    <w:rsid w:val="00D25F8B"/>
    <w:rsid w:val="00D266E9"/>
    <w:rsid w:val="00D26A8F"/>
    <w:rsid w:val="00D272A3"/>
    <w:rsid w:val="00D302E6"/>
    <w:rsid w:val="00D307D9"/>
    <w:rsid w:val="00D31306"/>
    <w:rsid w:val="00D331C5"/>
    <w:rsid w:val="00D341DE"/>
    <w:rsid w:val="00D348A3"/>
    <w:rsid w:val="00D34B2A"/>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5B6"/>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57D4"/>
    <w:rsid w:val="00DF5AE0"/>
    <w:rsid w:val="00DF5B1F"/>
    <w:rsid w:val="00DF6533"/>
    <w:rsid w:val="00DF7206"/>
    <w:rsid w:val="00DF79EE"/>
    <w:rsid w:val="00DF7B3E"/>
    <w:rsid w:val="00E0138F"/>
    <w:rsid w:val="00E03284"/>
    <w:rsid w:val="00E04F59"/>
    <w:rsid w:val="00E07DB9"/>
    <w:rsid w:val="00E07F95"/>
    <w:rsid w:val="00E11B3F"/>
    <w:rsid w:val="00E14221"/>
    <w:rsid w:val="00E145FD"/>
    <w:rsid w:val="00E157AE"/>
    <w:rsid w:val="00E161BC"/>
    <w:rsid w:val="00E16F74"/>
    <w:rsid w:val="00E1722C"/>
    <w:rsid w:val="00E175A3"/>
    <w:rsid w:val="00E2296A"/>
    <w:rsid w:val="00E23439"/>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438F"/>
    <w:rsid w:val="00F94AB5"/>
    <w:rsid w:val="00F94B9C"/>
    <w:rsid w:val="00F958B2"/>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1676"/>
    <w:rsid w:val="00FF2A3D"/>
    <w:rsid w:val="00FF3317"/>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rcresearchpress.com/doi/full/10.1139/cjfas-2017-044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ED922-5E4D-4B33-92E9-A59EEBF94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7</Pages>
  <Words>13461</Words>
  <Characters>76734</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Haikun Xu</cp:lastModifiedBy>
  <cp:revision>3</cp:revision>
  <cp:lastPrinted>2017-05-29T05:55:00Z</cp:lastPrinted>
  <dcterms:created xsi:type="dcterms:W3CDTF">2020-08-07T23:01:00Z</dcterms:created>
  <dcterms:modified xsi:type="dcterms:W3CDTF">2020-08-07T23:12:00Z</dcterms:modified>
</cp:coreProperties>
</file>